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r>
        <w:rPr>
          <w:vertAlign w:val="superscript"/>
        </w:rPr>
        <w:t>1,*</w:t>
      </w:r>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057B9049" w:rsidR="008922AE" w:rsidRDefault="00000000">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75246D">
        <w:instrText xml:space="preserve"> ADDIN EN.CITE &lt;EndNote&gt;&lt;Cite&gt;&lt;Author&gt;Cardini&lt;/Author&gt;&lt;Year&gt;2015&lt;/Year&gt;&lt;RecNum&gt;1&lt;/RecNum&gt;&lt;DisplayText&gt;(Cardini, Polly, Dawson, &amp;amp; Milne, 2015)&lt;/DisplayText&gt;&lt;record&gt;&lt;rec-number&gt;1&lt;/rec-number&gt;&lt;foreign-keys&gt;&lt;key app="EN" db-id="p9vfsf2vj2tvwjevww9pzwfazxfv5txvw5ap" timestamp="1709692331"&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 </w:instrText>
      </w:r>
      <w:r w:rsidR="0075246D">
        <w:fldChar w:fldCharType="begin">
          <w:fldData xml:space="preserve">PEVuZE5vdGU+PENpdGU+PEF1dGhvcj5CcmlnaHQ8L0F1dGhvcj48WWVhcj4yMDE2PC9ZZWFyPjxS
ZWNOdW0+MjwvUmVjTnVtPjxEaXNwbGF5VGV4dD4oQnJpZ2h0LCBNYXJ1Z8Ohbi1Mb2LDs24sIENv
YmIsICZhbXA7IFJheWZpZWxkLCAyMDE2OyBDYXJkaW5pLCAyMDE5OyBDYXJkaW5pIGV0IGFsLiwg
MjAxNSk8L0Rpc3BsYXlUZXh0PjxyZWNvcmQ+PHJlYy1udW1iZXI+MjwvcmVjLW51bWJlcj48Zm9y
ZWlnbi1rZXlzPjxrZXkgYXBwPSJFTiIgZGItaWQ9InA5dmZzZjJ2ajJ0dndqZXZ3dzlwendmYXp4
ZnY1dHh2dzVhcCIgdGltZXN0YW1wPSIxNzA5NjkyMzMxIj4y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zPC9SZWNOdW0+PHJlY29yZD48cmVjLW51bWJlcj4zPC9yZWMtbnVtYmVyPjxmb3JlaWdu
LWtleXM+PGtleSBhcHA9IkVOIiBkYi1pZD0icDl2ZnNmMnZqMnR2d2pldnd3OXB6d2ZhenhmdjV0
eHZ3NWFwIiB0aW1lc3RhbXA9IjE3MDk2OTIzMzEiPjM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wOXZmc2Yydmoy
dHZ3amV2d3c5cHp3ZmF6eGZ2NXR4dnc1YXAiIHRpbWVzdGFtcD0iMTcwOTY5MjMzM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75246D">
        <w:instrText xml:space="preserve"> ADDIN EN.CITE.DATA </w:instrText>
      </w:r>
      <w:r w:rsidR="0075246D">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2EC1B2F5" w:rsidR="008922AE" w:rsidRDefault="000D500A">
      <w:pPr>
        <w:spacing w:line="480" w:lineRule="auto"/>
      </w:pPr>
      <w:r>
        <w:fldChar w:fldCharType="begin"/>
      </w:r>
      <w:r w:rsidR="0066115D">
        <w:instrText xml:space="preserve"> ADDIN EN.CITE &lt;EndNote&gt;&lt;Cite AuthorYear="1"&gt;&lt;Author&gt;Mitchell&lt;/Author&gt;&lt;Year&gt;2024&lt;/Year&gt;&lt;RecNum&gt;57&lt;/RecNum&gt;&lt;DisplayText&gt;Mitchell, Sherratt, and Weisbecker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Sherratt, and Weisbecker (2024)</w:t>
      </w:r>
      <w:r>
        <w:fldChar w:fldCharType="end"/>
      </w:r>
      <w:r>
        <w:t xml:space="preserve"> suggest</w:t>
      </w:r>
      <w:r w:rsidR="002453A9">
        <w:t>ed</w:t>
      </w:r>
      <w:r>
        <w:t xml:space="preserve"> that</w:t>
      </w:r>
      <w:r w:rsidR="002453A9">
        <w:t xml:space="preserve"> CREA</w:t>
      </w:r>
      <w:r w:rsidR="00E91143">
        <w:t xml:space="preserve"> is</w:t>
      </w:r>
      <w:r>
        <w:t xml:space="preserve">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have to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fldChar w:fldCharType="separate"/>
      </w:r>
      <w:r w:rsidR="0066115D">
        <w:rPr>
          <w:noProof/>
        </w:rPr>
        <w:t>(Mitchell et al., 2024)</w:t>
      </w:r>
      <w:r>
        <w:fldChar w:fldCharType="end"/>
      </w:r>
      <w:r w:rsidR="00E91143">
        <w:t xml:space="preserve">. </w:t>
      </w:r>
      <w:r w:rsidR="001D7B39" w:rsidRPr="001D7B39">
        <w:t>Independently, the negative scaling of brain and orbit size relative to body mass tends to reduce the relative size of vault and orbital area, potentially increasing the length of the nasomaxillary region and the appearance of facial elongation</w:t>
      </w:r>
      <w:r w:rsidR="001D7B39">
        <w:t xml:space="preserve"> </w:t>
      </w:r>
      <w:r w:rsidR="001D7B39">
        <w:lastRenderedPageBreak/>
        <w:fldChar w:fldCharType="begin"/>
      </w:r>
      <w:r w:rsidR="001D7B39">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1D7B39">
        <w:fldChar w:fldCharType="separate"/>
      </w:r>
      <w:r w:rsidR="001D7B39">
        <w:rPr>
          <w:noProof/>
        </w:rPr>
        <w:t>(Mitchell et al., 2024)</w:t>
      </w:r>
      <w:r w:rsidR="001D7B39">
        <w:fldChar w:fldCharType="end"/>
      </w:r>
      <w:r w:rsidR="00E91143">
        <w:t>. U</w:t>
      </w:r>
      <w:r>
        <w:t xml:space="preserve">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14182DE0" w:rsidR="008922AE" w:rsidRDefault="00000000">
      <w:pPr>
        <w:spacing w:line="480" w:lineRule="auto"/>
      </w:pPr>
      <w:r>
        <w:t xml:space="preserve">Among mammals, rodent skulls </w:t>
      </w:r>
      <w:r w:rsidR="00E91143">
        <w:t>among the</w:t>
      </w:r>
      <w:r>
        <w:t xml:space="preserve"> most striking cases of allometry coinciding with a CREA pattern of shape variation. A </w:t>
      </w:r>
      <w:r w:rsidR="002453A9">
        <w:t xml:space="preserve">previous </w:t>
      </w:r>
      <w:r>
        <w:t xml:space="preserve">study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E91143">
        <w:instrText xml:space="preserve"> ADDIN EN.CITE &lt;EndNote&gt;&lt;Cite AuthorYear="1"&gt;&lt;Author&gt;Mitchell&lt;/Author&gt;&lt;Year&gt;2024&lt;/Year&gt;&lt;RecNum&gt;57&lt;/RecNum&gt;&lt;Suffix&gt;`; referring to hyperallometric gracilization more generally and involving the braincase&lt;/Suffix&gt;&lt;DisplayText&gt;Mitchell et al. (2024; referring to hyperallometric gracilization more generally and involving the braincase)&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E91143">
        <w:rPr>
          <w:noProof/>
        </w:rPr>
        <w:t>Mitchell et al. (2024; referring to hyperallometric gracilization more generally and involving the braincase)</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 </w:instrText>
      </w:r>
      <w:r w:rsidR="0075246D">
        <w:fldChar w:fldCharType="begin">
          <w:fldData xml:space="preserve">PEVuZE5vdGU+PENpdGU+PEF1dGhvcj5EcnV6aW5za3k8L0F1dGhvcj48WWVhcj4yMDE1PC9ZZWFy
PjxSZWNOdW0+NjwvUmVjTnVtPjxEaXNwbGF5VGV4dD4oRHJ1emluc2t5LCAyMDE1OyBNYXJjeSBl
dCBhbC4sIDIwMjA7IFplbGRpdGNoICZhbXA7IFN3aWRlcnNraSwgMjAyMyk8L0Rpc3BsYXlUZXh0
PjxyZWNvcmQ+PHJlYy1udW1iZXI+NjwvcmVjLW51bWJlcj48Zm9yZWlnbi1rZXlzPjxrZXkgYXBw
PSJFTiIgZGItaWQ9InA5dmZzZjJ2ajJ0dndqZXZ3dzlwendmYXp4ZnY1dHh2dzVhcCIgdGltZXN0
YW1wPSIxNzA5NjkyMzMxIj42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TwvUmVjTnVt
PjxyZWNvcmQ+PHJlYy1udW1iZXI+NTwvcmVjLW51bWJlcj48Zm9yZWlnbi1rZXlzPjxrZXkgYXBw
PSJFTiIgZGItaWQ9InA5dmZzZjJ2ajJ0dndqZXZ3dzlwendmYXp4ZnY1dHh2dzVhcCIgdGltZXN0
YW1wPSIxNzA5NjkyMzMxIj41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3PC9SZWNOdW0+PHJlY29yZD48cmVjLW51bWJlcj43PC9yZWMtbnVt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</w:fldData>
        </w:fldChar>
      </w:r>
      <w:r w:rsidR="0075246D">
        <w:instrText xml:space="preserve"> ADDIN EN.CITE.DATA </w:instrText>
      </w:r>
      <w:r w:rsidR="0075246D">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75246D">
        <w:instrText xml:space="preserve"> ADDIN EN.CITE &lt;EndNote&gt;&lt;Cite&gt;&lt;Author&gt;Wilson&lt;/Author&gt;&lt;Year&gt;2013&lt;/Year&gt;&lt;RecNum&gt;9&lt;/RecNum&gt;&lt;DisplayText&gt;(Segura, Flores, &amp;amp; Deferrari, 2023; Wilson, 2013)&lt;/DisplayText&gt;&lt;record&gt;&lt;rec-number&gt;9&lt;/rec-number&gt;&lt;foreign-keys&gt;&lt;key app="EN" db-id="p9vfsf2vj2tvwjevww9pzwfazxfv5txvw5ap" timestamp="1709692331"&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10&lt;/RecNum&gt;&lt;record&gt;&lt;rec-number&gt;10&lt;/rec-number&gt;&lt;foreign-keys&gt;&lt;key app="EN" db-id="p9vfsf2vj2tvwjevww9pzwfazxfv5txvw5ap" timestamp="1709692331"&gt;10&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0D500A">
        <w:fldChar w:fldCharType="separate"/>
      </w:r>
      <w:r w:rsidR="0066115D">
        <w:rPr>
          <w:noProof/>
        </w:rPr>
        <w:t>(2024)</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6B75804C" w14:textId="62676BFE" w:rsidR="00305153" w:rsidRDefault="00305153">
      <w:pPr>
        <w:spacing w:line="480" w:lineRule="auto"/>
      </w:pPr>
      <w:r>
        <w:lastRenderedPageBreak/>
        <w:t>EXPLAIN ALLOMETRY RESIDUALS EARLY AROUND HERE</w:t>
      </w:r>
    </w:p>
    <w:p w14:paraId="468692D1" w14:textId="2D1A77DF" w:rsidR="008922AE" w:rsidRDefault="00000000">
      <w:pPr>
        <w:spacing w:line="480" w:lineRule="auto"/>
      </w:pPr>
      <w:r>
        <w:t xml:space="preserve">The rodent sample assessed in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Marcy et al. (2020)</w:t>
      </w:r>
      <w:r>
        <w:fldChar w:fldCharType="end"/>
      </w:r>
      <w:r>
        <w:t xml:space="preserve"> offers an ideal opportunity for differentiating allometric and non-allometric variation because it combines allometrically highly uniform species with clear deviations from the common pattern. These include the carnivorous rodents, but also a group of ecological specialists with distinct non-diet related locomotor mode</w:t>
      </w:r>
      <w:r w:rsidR="00637A4A">
        <w:t>s</w:t>
      </w:r>
      <w:r>
        <w:t xml:space="preserve">, the hopping mice </w:t>
      </w:r>
      <w:r>
        <w:rPr>
          <w:i/>
        </w:rPr>
        <w:t>(Notomys</w:t>
      </w:r>
      <w:r>
        <w:t>) and the rabbit-rat (</w:t>
      </w:r>
      <w:r>
        <w:rPr>
          <w:i/>
        </w:rPr>
        <w:t>Conilurus penicillatus</w:t>
      </w:r>
      <w:r>
        <w:t xml:space="preserve">). The latter group is of interest because of their conspicuous “facial tilt” of the anterior cranium, an adaptation resulting in an expansion of their field of view while hopping or bounding </w:t>
      </w:r>
      <w:r>
        <w:fldChar w:fldCharType="begin"/>
      </w:r>
      <w:r w:rsidR="0075246D">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70E2B67C" w14:textId="77777777" w:rsidR="000650EE" w:rsidRDefault="000650EE">
      <w:pPr>
        <w:spacing w:line="480" w:lineRule="auto"/>
      </w:pPr>
    </w:p>
    <w:p w14:paraId="369B92B6" w14:textId="20F9ACCE" w:rsidR="000650EE" w:rsidRDefault="000650EE" w:rsidP="000650EE">
      <w:pPr>
        <w:spacing w:line="480" w:lineRule="auto"/>
      </w:pPr>
      <w:r w:rsidRPr="00AE0DCE">
        <w:rPr>
          <w:highlight w:val="yellow"/>
        </w:rPr>
        <w:t>If diversification of rodent crania is bounded by functional allometric constraints, whereby each size has a shape optimum, we should expect to see an Ornstein-</w:t>
      </w:r>
      <w:proofErr w:type="spellStart"/>
      <w:r w:rsidRPr="00AE0DCE">
        <w:rPr>
          <w:highlight w:val="yellow"/>
        </w:rPr>
        <w:t>Uhlenbeck</w:t>
      </w:r>
      <w:proofErr w:type="spellEnd"/>
      <w:r w:rsidRPr="00AE0DCE">
        <w:rPr>
          <w:highlight w:val="yellow"/>
        </w:rPr>
        <w:t xml:space="preserve"> pattern of shape divergence through tim</w:t>
      </w:r>
      <w:r w:rsidR="00AE0DCE" w:rsidRPr="00AE0DCE">
        <w:rPr>
          <w:highlight w:val="yellow"/>
        </w:rPr>
        <w:t>e</w:t>
      </w:r>
      <w:r w:rsidRPr="00AE0DCE">
        <w:rPr>
          <w:highlight w:val="yellow"/>
        </w:rPr>
        <w:t>. We would also expect the morphological distances among species to be associated with the evolution of optimal shapes within the samples’ maximum size rang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r>
        <w:t>.</w:t>
      </w:r>
    </w:p>
    <w:p w14:paraId="33BB3AB6" w14:textId="77777777" w:rsidR="008922AE" w:rsidRDefault="008922AE">
      <w:pPr>
        <w:spacing w:line="480" w:lineRule="auto"/>
      </w:pPr>
    </w:p>
    <w:p w14:paraId="6EA5D98E" w14:textId="38A2C244" w:rsidR="00ED28C2"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w:t>
      </w:r>
      <w:r>
        <w:lastRenderedPageBreak/>
        <w:t xml:space="preserve">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75246D">
        <w:instrText xml:space="preserve"> ADDIN EN.CITE &lt;EndNote&gt;&lt;Cite&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rsidR="0075246D">
        <w:t xml:space="preserve">. </w:t>
      </w:r>
      <w:bookmarkStart w:id="3" w:name="_Hlk160624073"/>
      <w:r w:rsidR="0075246D">
        <w:t>This unexplained variation might be related to species-specific variation without any particular evolutionary patterning (such as vicariance or founder effects), but it</w:t>
      </w:r>
      <w:r w:rsidR="003408C3">
        <w:t xml:space="preserve"> could </w:t>
      </w:r>
      <w:r w:rsidR="0075246D">
        <w:t xml:space="preserve">also be attributable to evolutionary </w:t>
      </w:r>
      <w:r w:rsidR="003408C3">
        <w:t xml:space="preserve">processes </w:t>
      </w:r>
      <w:r w:rsidR="00B02AC1">
        <w:t>resulting in non-</w:t>
      </w:r>
      <w:r w:rsidR="003408C3">
        <w:t>CREA patterns</w:t>
      </w:r>
      <w:bookmarkEnd w:id="3"/>
      <w:r>
        <w:t xml:space="preserve">. Understanding how the different parts of the cranium relate to each other in evolution can be investigated using assessments of cranial integration </w:t>
      </w:r>
      <w:r>
        <w:fldChar w:fldCharType="begin"/>
      </w:r>
      <w:r w:rsidR="0075246D">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75246D">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rsidR="00FB409C">
        <w:t xml:space="preserve"> in datasets with and without size information. </w:t>
      </w:r>
    </w:p>
    <w:p w14:paraId="071B35E2" w14:textId="002B730A" w:rsidR="007F4F9A" w:rsidRDefault="00000000" w:rsidP="00ED28C2">
      <w:pPr>
        <w:spacing w:line="480" w:lineRule="auto"/>
        <w:ind w:firstLine="720"/>
      </w:pPr>
      <w:r>
        <w:t xml:space="preserve">Strong allometry in the rodent sample means that </w:t>
      </w:r>
      <w:r w:rsidR="003A5829">
        <w:t>the</w:t>
      </w:r>
      <w:r>
        <w:t xml:space="preserve"> skull </w:t>
      </w:r>
      <w:r w:rsidR="003A5829">
        <w:t>co-evolves with size</w:t>
      </w:r>
      <w:r w:rsidR="00B02AC1">
        <w:t xml:space="preserve"> as </w:t>
      </w:r>
      <w:r>
        <w:t xml:space="preserve">one </w:t>
      </w:r>
      <w:r w:rsidR="00B02AC1">
        <w:t xml:space="preserve">integrated </w:t>
      </w:r>
      <w:r>
        <w:t>structure</w:t>
      </w:r>
      <w:r w:rsidR="00ED28C2">
        <w:t>, corresponding with</w:t>
      </w:r>
      <w:r>
        <w:t xml:space="preserve"> high integration between modules (i.e. all modules co-varying strongly) </w:t>
      </w:r>
      <w:r w:rsidR="0079408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 </w:instrText>
      </w:r>
      <w:r w:rsidR="0075246D">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75246D">
        <w:instrText xml:space="preserve"> ADDIN EN.CITE.DATA </w:instrText>
      </w:r>
      <w:r w:rsidR="0075246D">
        <w:fldChar w:fldCharType="end"/>
      </w:r>
      <w:r w:rsidR="0079408D">
        <w:fldChar w:fldCharType="separate"/>
      </w:r>
      <w:r w:rsidR="00B1097F">
        <w:rPr>
          <w:noProof/>
        </w:rPr>
        <w:t>(Bookstein, 2015; Klingenberg, 2009)</w:t>
      </w:r>
      <w:r w:rsidR="0079408D">
        <w:fldChar w:fldCharType="end"/>
      </w:r>
      <w:r w:rsidR="00ED28C2">
        <w:t xml:space="preserve"> and low modularity (i.e. low independence of modules from each other)</w:t>
      </w:r>
      <w:r>
        <w:t xml:space="preserve">. </w:t>
      </w:r>
      <w:r w:rsidR="00ED28C2">
        <w:t xml:space="preserve">Integration should be strongest between those modules identified as affected by CREA, including the rostrum, vault, and potentially orbital region. </w:t>
      </w:r>
      <w:r w:rsidR="007F4F9A">
        <w:t xml:space="preserve">Removing the effects of size from the shape variation </w:t>
      </w:r>
      <w:r w:rsidR="00FB409C">
        <w:t xml:space="preserve">by </w:t>
      </w:r>
      <w:proofErr w:type="spellStart"/>
      <w:r w:rsidR="00FB409C">
        <w:t>analysing</w:t>
      </w:r>
      <w:proofErr w:type="spellEnd"/>
      <w:r w:rsidR="00FB409C">
        <w:t xml:space="preserve"> residuals of allometric regressions is therefore expected to reduce the integration of the cranium overall and between modules, and possibly also increase the degree of modularity. </w:t>
      </w:r>
      <w:r w:rsidR="000650EE">
        <w:t>Analysis of residuals thus can also</w:t>
      </w:r>
      <w:r w:rsidR="00FB409C">
        <w:t xml:space="preserve"> reveal patterns of integration that are not related to size, which would demonstrate that allometric variation is not the sole driver of cranial shape evolution. </w:t>
      </w:r>
    </w:p>
    <w:p w14:paraId="5EC49611" w14:textId="77777777" w:rsidR="008922AE" w:rsidRDefault="008922AE" w:rsidP="000650EE">
      <w:pPr>
        <w:spacing w:line="480" w:lineRule="auto"/>
      </w:pPr>
    </w:p>
    <w:p w14:paraId="4CA0A75E" w14:textId="5623E42D"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sample of Australian murids. We ask if the removal of </w:t>
      </w:r>
      <w:r>
        <w:lastRenderedPageBreak/>
        <w:t>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17DEB820" w:rsidR="008922AE" w:rsidRPr="00A861D3" w:rsidRDefault="00000000" w:rsidP="00DF3B52">
      <w:pPr>
        <w:spacing w:line="480" w:lineRule="auto"/>
      </w:pPr>
      <w:r>
        <w:t xml:space="preserve">We used Marcy et </w:t>
      </w:r>
      <w:proofErr w:type="spellStart"/>
      <w:r>
        <w:t>al’s</w:t>
      </w:r>
      <w:proofErr w:type="spellEnd"/>
      <w:r>
        <w:t xml:space="preserve"> </w:t>
      </w:r>
      <w:r>
        <w:fldChar w:fldCharType="begin"/>
      </w:r>
      <w:r w:rsidR="0075246D">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Pr>
          <w:noProof/>
        </w:rPr>
        <w:t>(2020)</w:t>
      </w:r>
      <w:r>
        <w:fldChar w:fldCharType="end"/>
      </w:r>
      <w:r>
        <w:t xml:space="preserve"> previously published dataset of 37 Australian rodent species (317 individuals) that were landmarked with a protocol of 60 fixed landmarks, 141 curve semi-landmarks, and 124 patch semi-landmarks</w:t>
      </w:r>
      <w:r w:rsidR="009E41FE">
        <w:t>. These were subjected to a generalized Procrustes analysis (GPA) with subsequent removal of</w:t>
      </w:r>
      <w:r w:rsidR="00264F04">
        <w:t xml:space="preserve"> the asymmetric component (details in Marcy et al. 2020 and implemented in the github repository associated with this study)</w:t>
      </w:r>
      <w:r w:rsidR="009E41FE">
        <w:t>.</w:t>
      </w:r>
      <w:r>
        <w:t xml:space="preserve"> Ecological information on diet and locomotion for each species was taken from </w:t>
      </w:r>
      <w:r>
        <w:fldChar w:fldCharType="begin"/>
      </w:r>
      <w:r w:rsidR="0075246D">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Pr>
          <w:noProof/>
        </w:rPr>
        <w:t>Breed and Ford (2007)</w:t>
      </w:r>
      <w:r>
        <w:fldChar w:fldCharType="end"/>
      </w:r>
      <w:r>
        <w:t xml:space="preserve">. All analyses were performed in R (v.3.6.1) </w:t>
      </w:r>
      <w:r>
        <w:fldChar w:fldCharType="begin"/>
      </w:r>
      <w:r w:rsidR="0075246D">
        <w:instrText xml:space="preserve"> ADDIN EN.CITE &lt;EndNote&gt;&lt;Cite&gt;&lt;Author&gt;R Core Team&lt;/Author&gt;&lt;Year&gt;2023&lt;/Year&gt;&lt;RecNum&gt;15&lt;/RecNum&gt;&lt;DisplayText&gt;(R Core Team, 2023)&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960507">
        <w:instrText xml:space="preserve"> ADDIN EN.CITE &lt;EndNote&gt;&lt;Cite&gt;&lt;Author&gt;Adams&lt;/Author&gt;&lt;Year&gt;2022&lt;/Year&gt;&lt;RecNum&gt;16&lt;/RecNum&gt;&lt;DisplayText&gt;(Adams, Collyer, Kaliontzopoulou, &amp;amp; Baken, 2022; Baken, Collyer, Kaliontzopoulou, &amp;amp; Adams,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960507" w:rsidRPr="00960507">
        <w:rPr>
          <w:noProof/>
        </w:rPr>
        <w:t>(Adams, Collyer, Kaliontzopoulou, &amp; Baken, 2022; Baken, Collyer, Kaliontzopoulou, &amp; Adams, 2021)</w:t>
      </w:r>
      <w:r>
        <w:rPr>
          <w:i/>
          <w:iCs/>
        </w:rPr>
        <w:fldChar w:fldCharType="end"/>
      </w:r>
      <w:r>
        <w:t xml:space="preserve">, </w:t>
      </w:r>
      <w:proofErr w:type="spellStart"/>
      <w:r w:rsidR="0066115D" w:rsidRPr="0066115D">
        <w:rPr>
          <w:i/>
          <w:iCs/>
        </w:rPr>
        <w:t>mvMORPH</w:t>
      </w:r>
      <w:proofErr w:type="spellEnd"/>
      <w:r w:rsidR="0066115D">
        <w:t xml:space="preserve"> </w:t>
      </w:r>
      <w:r w:rsidR="0066115D">
        <w:fldChar w:fldCharType="begin"/>
      </w:r>
      <w:r w:rsidR="0066115D">
        <w:instrText xml:space="preserve"> ADDIN EN.CITE &lt;EndNote&gt;&lt;Cite&gt;&lt;Author&gt;Clavel&lt;/Author&gt;&lt;Year&gt;2015&lt;/Year&gt;&lt;RecNum&gt;58&lt;/RecNum&gt;&lt;DisplayText&gt;(Clavel, Escarguel, &amp;amp; Merceron,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66115D">
        <w:fldChar w:fldCharType="separate"/>
      </w:r>
      <w:r w:rsidR="0066115D">
        <w:rPr>
          <w:noProof/>
        </w:rPr>
        <w:t>(Clavel, Escarguel, &amp; Merceron, 2015)</w:t>
      </w:r>
      <w:r w:rsidR="0066115D">
        <w:fldChar w:fldCharType="end"/>
      </w:r>
      <w:r w:rsidR="0066115D">
        <w:t xml:space="preserve">, </w:t>
      </w:r>
      <w:proofErr w:type="spellStart"/>
      <w:r>
        <w:rPr>
          <w:i/>
          <w:iCs/>
        </w:rPr>
        <w:t>l</w:t>
      </w:r>
      <w:r w:rsidRPr="0079408D">
        <w:rPr>
          <w:i/>
          <w:iCs/>
        </w:rPr>
        <w:t>andvR</w:t>
      </w:r>
      <w:proofErr w:type="spellEnd"/>
      <w:r>
        <w:t xml:space="preserve"> </w:t>
      </w:r>
      <w:r>
        <w:fldChar w:fldCharType="begin"/>
      </w:r>
      <w:r w:rsidR="0075246D">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75246D">
        <w:instrText xml:space="preserve"> ADDIN EN.CITE &lt;EndNote&gt;&lt;Cite&gt;&lt;Author&gt;Oksanen&lt;/Author&gt;&lt;Year&gt;2022&lt;/Year&gt;&lt;RecNum&gt;19&lt;/RecNum&gt;&lt;DisplayText&gt;(Oksanen et al.,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r w:rsidR="00A861D3">
        <w:rPr>
          <w:highlight w:val="white"/>
        </w:rPr>
        <w:t>To compare allometric and modularity patterns, we separated landmarks according to a five-module framework that followed the six modules proposed across therian mammal crania</w:t>
      </w:r>
      <w:r w:rsidR="00A861D3">
        <w:t xml:space="preserve"> </w:t>
      </w:r>
      <w:r w:rsidR="00A861D3">
        <w:fldChar w:fldCharType="begin"/>
      </w:r>
      <w:r w:rsidR="00A861D3">
        <w:instrText xml:space="preserve"> ADDIN EN.CITE &lt;EndNote&gt;&lt;Cite&gt;&lt;Author&gt;Goswami&lt;/Author&gt;&lt;Year&gt;2006&lt;/Year&gt;&lt;RecNum&gt;23&lt;/RecNum&gt;&lt;DisplayText&gt;(Goswami, 2006)&lt;/DisplayText&gt;&lt;record&gt;&lt;rec-number&gt;23&lt;/rec-number&gt;&lt;foreign-keys&gt;&lt;key app="EN" db-id="p9vfsf2vj2tvwjevww9pzwfazxfv5txvw5ap" timestamp="1709692331"&gt;23&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A861D3">
        <w:fldChar w:fldCharType="separate"/>
      </w:r>
      <w:r w:rsidR="00A861D3">
        <w:rPr>
          <w:noProof/>
        </w:rPr>
        <w:t>(Goswami, 2006)</w:t>
      </w:r>
      <w:r w:rsidR="00A861D3">
        <w:fldChar w:fldCharType="end"/>
      </w:r>
      <w:r w:rsidR="00A861D3">
        <w:t xml:space="preserve">. </w:t>
      </w:r>
      <w:r w:rsidR="00A861D3">
        <w:rPr>
          <w:highlight w:val="white"/>
        </w:rPr>
        <w:t xml:space="preserve"> This included the anatomical regions of the rostrum, molar area, orbital area, vault, basicranial area, but excluded the zygomatic arch module, which was missing due to scanner limitations </w:t>
      </w:r>
      <w:r w:rsidR="00A861D3">
        <w:rPr>
          <w:highlight w:val="white"/>
        </w:rPr>
        <w:fldChar w:fldCharType="begin"/>
      </w:r>
      <w:r w:rsidR="00A861D3">
        <w:rPr>
          <w:highlight w:val="white"/>
        </w:rPr>
        <w:instrText xml:space="preserve"> ADDIN EN.CITE &lt;EndNote&gt;&lt;Cite&gt;&lt;Author&gt;Marcy&lt;/Author&gt;&lt;Year&gt;2018&lt;/Year&gt;&lt;RecNum&gt;24&lt;/RecNum&gt;&lt;DisplayText&gt;(Marcy, Fruciano, Phillips, Mardon, &amp;amp; Weisbecker,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A861D3">
        <w:rPr>
          <w:highlight w:val="white"/>
        </w:rPr>
        <w:fldChar w:fldCharType="separate"/>
      </w:r>
      <w:r w:rsidR="00A861D3">
        <w:rPr>
          <w:noProof/>
          <w:highlight w:val="white"/>
        </w:rPr>
        <w:t>(Marcy, Fruciano, Phillips, Mardon, &amp; Weisbecker, 2018)</w:t>
      </w:r>
      <w:r w:rsidR="00A861D3">
        <w:rPr>
          <w:highlight w:val="white"/>
        </w:rPr>
        <w:fldChar w:fldCharType="end"/>
      </w:r>
      <w:r w:rsidR="00A861D3">
        <w:fldChar w:fldCharType="begin"/>
      </w:r>
      <w:r w:rsidR="00A861D3">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rsidR="00A861D3">
        <w:rPr>
          <w:highlight w:val="white"/>
        </w:rPr>
        <w:fldChar w:fldCharType="end"/>
      </w:r>
      <w:r w:rsidR="00A861D3">
        <w:rPr>
          <w:highlight w:val="white"/>
        </w:rPr>
        <w:t>.</w:t>
      </w:r>
      <w:r w:rsidR="00A861D3">
        <w:t xml:space="preserve"> </w:t>
      </w:r>
    </w:p>
    <w:p w14:paraId="6E33EF8D" w14:textId="19EF75F7" w:rsidR="008922AE" w:rsidRDefault="008922AE" w:rsidP="0066115D">
      <w:pPr>
        <w:spacing w:line="480" w:lineRule="auto"/>
      </w:pPr>
    </w:p>
    <w:p w14:paraId="3D636C91" w14:textId="2FF34208" w:rsidR="0066115D" w:rsidRPr="0066115D" w:rsidRDefault="0066115D" w:rsidP="0066115D">
      <w:pPr>
        <w:spacing w:line="480" w:lineRule="auto"/>
        <w:rPr>
          <w:i/>
          <w:iCs/>
        </w:rPr>
      </w:pPr>
      <w:r>
        <w:rPr>
          <w:i/>
          <w:iCs/>
        </w:rPr>
        <w:t>Testing evolutionary modes</w:t>
      </w:r>
    </w:p>
    <w:p w14:paraId="7B2611A5" w14:textId="7A2F939F" w:rsidR="00E00FF4" w:rsidRDefault="0066115D" w:rsidP="00E00FF4">
      <w:pPr>
        <w:spacing w:line="480" w:lineRule="auto"/>
      </w:pPr>
      <w:r>
        <w:t>To assess whether the crania in our sample follow an Ornstein-</w:t>
      </w:r>
      <w:proofErr w:type="spellStart"/>
      <w:r>
        <w:t>Uhlenbeck</w:t>
      </w:r>
      <w:proofErr w:type="spellEnd"/>
      <w:r>
        <w:t xml:space="preserve"> (OU) pattern of evolution, </w:t>
      </w:r>
      <w:r w:rsidR="00657980">
        <w:t>as predicted by our hypothesis of stabilizing selection, we</w:t>
      </w:r>
      <w:r w:rsidR="00C77C9D">
        <w:t xml:space="preserve"> used </w:t>
      </w:r>
      <w:proofErr w:type="spellStart"/>
      <w:r w:rsidR="00C77C9D">
        <w:t>mvMORPH</w:t>
      </w:r>
      <w:proofErr w:type="spellEnd"/>
      <w:r w:rsidR="00C77C9D">
        <w:t xml:space="preserve"> to fit</w:t>
      </w:r>
      <w:r w:rsidR="00657980">
        <w:t xml:space="preserve"> models of Brownian Motion (BM), Ornstein-</w:t>
      </w:r>
      <w:proofErr w:type="spellStart"/>
      <w:r w:rsidR="00657980">
        <w:t>Uhlenbeck</w:t>
      </w:r>
      <w:proofErr w:type="spellEnd"/>
      <w:r w:rsidR="00657980">
        <w:t xml:space="preserve"> (OU), and also Early Burst (EB). </w:t>
      </w:r>
      <w:r w:rsidR="00932518">
        <w:t xml:space="preserve">The </w:t>
      </w:r>
      <w:r w:rsidR="00657980">
        <w:t xml:space="preserve">EB </w:t>
      </w:r>
      <w:r w:rsidR="00932518">
        <w:t>test computes</w:t>
      </w:r>
      <w:r w:rsidR="00657980">
        <w:t xml:space="preserve"> a scenario of rapid initial radiation with subsequent decrease in diversification</w:t>
      </w:r>
      <w:r w:rsidR="00932518">
        <w:t xml:space="preserve"> </w:t>
      </w:r>
      <w:r w:rsidR="00932518">
        <w:lastRenderedPageBreak/>
        <w:fldChar w:fldCharType="begin"/>
      </w:r>
      <w:r w:rsidR="00932518">
        <w:instrText xml:space="preserve"> ADDIN EN.CITE &lt;EndNote&gt;&lt;Cite&gt;&lt;Author&gt;Clavel&lt;/Author&gt;&lt;Year&gt;2015&lt;/Year&gt;&lt;RecNum&gt;58&lt;/RecNum&gt;&lt;DisplayText&gt;(Clavel et al.,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932518">
        <w:fldChar w:fldCharType="separate"/>
      </w:r>
      <w:r w:rsidR="00932518">
        <w:rPr>
          <w:noProof/>
        </w:rPr>
        <w:t>(Clavel et al., 2015)</w:t>
      </w:r>
      <w:r w:rsidR="00932518">
        <w:fldChar w:fldCharType="end"/>
      </w:r>
      <w:r w:rsidR="00657980">
        <w:t>.</w:t>
      </w:r>
      <w:r w:rsidR="005D14AF">
        <w:t xml:space="preserve"> </w:t>
      </w:r>
      <w:r w:rsidR="00E00FF4">
        <w:t xml:space="preserve">We also fitted </w:t>
      </w:r>
      <w:proofErr w:type="spellStart"/>
      <w:r w:rsidR="00E00FF4">
        <w:t>gls</w:t>
      </w:r>
      <w:proofErr w:type="spellEnd"/>
      <w:r w:rsidR="00E00FF4">
        <w:t xml:space="preserve"> models of allometry under the three evolutionary scenarios to find out which evolutionary mode fits the evolution of allometry best. To identify the best model for shape evolution and allometric fits, we compared the Generalized Information Criterion </w:t>
      </w:r>
      <w:r w:rsidR="00932518">
        <w:t>for each of the fits</w:t>
      </w:r>
      <w:r w:rsidR="00E00FF4">
        <w:t xml:space="preserve"> by calculating their relative probabilities </w:t>
      </w:r>
      <w:r w:rsidR="00E00FF4">
        <w:fldChar w:fldCharType="begin"/>
      </w:r>
      <w:r w:rsidR="00E00FF4">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E00FF4">
        <w:fldChar w:fldCharType="separate"/>
      </w:r>
      <w:r w:rsidR="00E00FF4">
        <w:rPr>
          <w:noProof/>
        </w:rPr>
        <w:t>(W scores; Burnham &amp; Anderson, 2002)</w:t>
      </w:r>
      <w:r w:rsidR="00E00FF4">
        <w:fldChar w:fldCharType="end"/>
      </w:r>
      <w:r w:rsidR="00E00FF4">
        <w:t>.</w:t>
      </w:r>
      <w:r w:rsidR="00680FC6">
        <w:t xml:space="preserve"> For </w:t>
      </w:r>
      <w:r w:rsidR="00D95117">
        <w:t>any cases</w:t>
      </w:r>
      <w:r w:rsidR="00680FC6">
        <w:t xml:space="preserve"> of OU</w:t>
      </w:r>
      <w:r w:rsidR="001035B6">
        <w:t>/EB</w:t>
      </w:r>
      <w:r w:rsidR="00680FC6">
        <w:t xml:space="preserve"> model</w:t>
      </w:r>
      <w:r w:rsidR="00D95117">
        <w:t>s</w:t>
      </w:r>
      <w:r w:rsidR="00680FC6">
        <w:t xml:space="preserve"> being more likely, we also used simple correlation analysis to assess how strongly residuals from models </w:t>
      </w:r>
      <w:r w:rsidR="001035B6">
        <w:t xml:space="preserve">of OU/EB and BM evolution </w:t>
      </w:r>
      <w:r w:rsidR="00680FC6">
        <w:t>were correlated. This is relevant because the downstream analyses of integration and modularity are only available</w:t>
      </w:r>
      <w:r w:rsidR="00A859F5">
        <w:t xml:space="preserve"> in </w:t>
      </w:r>
      <w:proofErr w:type="spellStart"/>
      <w:r w:rsidR="00A859F5">
        <w:rPr>
          <w:i/>
          <w:iCs/>
        </w:rPr>
        <w:t>geomorph</w:t>
      </w:r>
      <w:proofErr w:type="spellEnd"/>
      <w:r w:rsidR="00680FC6">
        <w:t xml:space="preserve"> in the context of Brownian Motion models</w:t>
      </w:r>
      <w:r w:rsidR="00837FC7">
        <w:t>.</w:t>
      </w:r>
    </w:p>
    <w:p w14:paraId="4FD715F3" w14:textId="77777777" w:rsidR="007F54EC" w:rsidRDefault="007F54EC" w:rsidP="00E00FF4">
      <w:pPr>
        <w:spacing w:line="480" w:lineRule="auto"/>
      </w:pPr>
    </w:p>
    <w:p w14:paraId="226C8E2A" w14:textId="3D462F12" w:rsidR="007F54EC" w:rsidRDefault="007F54EC" w:rsidP="007F54EC">
      <w:pPr>
        <w:pStyle w:val="Heading3"/>
        <w:numPr>
          <w:ilvl w:val="0"/>
          <w:numId w:val="0"/>
        </w:numPr>
        <w:spacing w:line="480" w:lineRule="auto"/>
        <w:rPr>
          <w:highlight w:val="white"/>
        </w:rPr>
      </w:pPr>
      <w:proofErr w:type="spellStart"/>
      <w:r>
        <w:rPr>
          <w:highlight w:val="white"/>
        </w:rPr>
        <w:t>Visualising</w:t>
      </w:r>
      <w:proofErr w:type="spellEnd"/>
      <w:r>
        <w:rPr>
          <w:highlight w:val="white"/>
        </w:rPr>
        <w:t xml:space="preserve"> shape evolution</w:t>
      </w:r>
    </w:p>
    <w:p w14:paraId="39969688" w14:textId="77777777" w:rsidR="007F54EC" w:rsidRDefault="007F54EC" w:rsidP="007F54EC">
      <w:pPr>
        <w:spacing w:line="480" w:lineRule="auto"/>
        <w:rPr>
          <w:highlight w:val="white"/>
        </w:rPr>
      </w:pPr>
    </w:p>
    <w:p w14:paraId="5A12D0A3" w14:textId="5E47C8A5" w:rsidR="00E00FF4" w:rsidRDefault="007F54EC" w:rsidP="007F54EC">
      <w:pPr>
        <w:spacing w:line="480" w:lineRule="auto"/>
      </w:pPr>
      <w:r>
        <w:rPr>
          <w:highlight w:val="white"/>
        </w:rPr>
        <w:t xml:space="preserve">To complement our analyses of evolutionary modes, we also visualized the divergence of shape over evolutionary time. For thi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instrText xml:space="preserve"> ADDIN EN.CITE &lt;EndNote&gt;&lt;Cite&gt;&lt;Author&gt;Kembel&lt;/Author&gt;&lt;Year&gt;2010&lt;/Year&gt;&lt;RecNum&gt;36&lt;/RecNum&gt;&lt;DisplayText&gt;(Kembel et al.,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 </w: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 </w:instrText>
      </w:r>
      <w:r>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Pr>
          <w:highlight w:val="white"/>
        </w:rPr>
        <w:instrText xml:space="preserve"> ADDIN EN.CITE.DATA </w:instrText>
      </w:r>
      <w:r>
        <w:rPr>
          <w:highlight w:val="white"/>
        </w:rPr>
      </w:r>
      <w:r>
        <w:rPr>
          <w:highlight w:val="white"/>
        </w:rPr>
        <w:fldChar w:fldCharType="end"/>
      </w:r>
      <w:r>
        <w:rPr>
          <w:highlight w:val="white"/>
        </w:rPr>
      </w:r>
      <w:r>
        <w:rPr>
          <w:highlight w:val="white"/>
        </w:rPr>
        <w:fldChar w:fldCharType="separate"/>
      </w:r>
      <w:r>
        <w:rPr>
          <w:noProof/>
          <w:highlight w:val="white"/>
        </w:rPr>
        <w:t>(Marcy et al., 2020; Smissen &amp; Rowe, 2018)</w:t>
      </w:r>
      <w:r>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r>
        <w:t xml:space="preserve">We expected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bookmarkStart w:id="4" w:name="_heading=h.1t3h5sf"/>
      <w:bookmarkEnd w:id="4"/>
    </w:p>
    <w:p w14:paraId="1B97BB2A" w14:textId="2B496FFC" w:rsidR="00E00FF4" w:rsidRPr="00E00FF4" w:rsidRDefault="00E00FF4" w:rsidP="0066115D">
      <w:pPr>
        <w:spacing w:line="480" w:lineRule="auto"/>
        <w:rPr>
          <w:i/>
          <w:iCs/>
        </w:rPr>
      </w:pPr>
      <w:r>
        <w:rPr>
          <w:i/>
          <w:iCs/>
        </w:rPr>
        <w:lastRenderedPageBreak/>
        <w:t>Comparisons of allometry among modules</w:t>
      </w:r>
    </w:p>
    <w:p w14:paraId="4870E6BF" w14:textId="4A2B6348" w:rsidR="003C14C3" w:rsidRDefault="00A81B39" w:rsidP="000E694B">
      <w:pPr>
        <w:spacing w:line="480" w:lineRule="auto"/>
      </w:pPr>
      <w:r>
        <w:t xml:space="preserve">Because CREA is expected to affect the rostral, cranial vault, and possibly orbit areas, we asked if </w:t>
      </w:r>
      <w:r w:rsidR="00A861D3">
        <w:t>size explained more variation in these three compared to the molar and basicranial modules</w:t>
      </w:r>
      <w:r w:rsidR="00E00FF4">
        <w:t>.</w:t>
      </w:r>
      <w:r w:rsidR="00264F04">
        <w:t xml:space="preserve"> </w:t>
      </w:r>
      <w:r w:rsidR="00837FC7">
        <w:t>These allometry analyses were conducted after separate GPA and asymmetry removals for each module from the raw landmarks.</w:t>
      </w:r>
      <w:r w:rsidR="004D38FD">
        <w:t xml:space="preserve"> </w:t>
      </w:r>
      <w:r w:rsidR="00566919">
        <w:t>We then compared allometries from</w:t>
      </w:r>
      <w:r w:rsidR="004D38FD">
        <w:t xml:space="preserve"> </w:t>
      </w:r>
      <w:proofErr w:type="spellStart"/>
      <w:r w:rsidR="004D38FD">
        <w:t>geomorph</w:t>
      </w:r>
      <w:proofErr w:type="spellEnd"/>
      <w:r w:rsidR="004D38FD">
        <w:t>-based</w:t>
      </w:r>
      <w:r w:rsidR="00566919">
        <w:t xml:space="preserve"> </w:t>
      </w:r>
      <w:r w:rsidR="007F54EC">
        <w:t>PGLS</w:t>
      </w:r>
      <w:r w:rsidR="00566919">
        <w:t xml:space="preserve"> regressions of shape against </w:t>
      </w:r>
      <w:r w:rsidR="009E41FE">
        <w:t>log-transformed centroid sizes from each GPA</w:t>
      </w:r>
      <w:r w:rsidR="004D38FD">
        <w:t xml:space="preserve">. </w:t>
      </w:r>
      <w:r w:rsidR="000E694B">
        <w:t>To exclude a potential confounding influence on allometry analyses from the differences in landmark numbers and partition sizes between modules, we also repeated these analyses using centroid sizes from the full dataset.</w:t>
      </w:r>
    </w:p>
    <w:p w14:paraId="149237A7" w14:textId="77777777" w:rsidR="005D14AF" w:rsidRPr="0066115D" w:rsidRDefault="005D14AF" w:rsidP="0066115D">
      <w:pPr>
        <w:spacing w:line="480" w:lineRule="auto"/>
      </w:pP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118C8CE2"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shapes, and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960507">
        <w:rPr>
          <w:highlight w:val="white"/>
        </w:rPr>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960507">
        <w:rPr>
          <w:noProof/>
          <w:highlight w:val="white"/>
        </w:rPr>
        <w:t>(Collyer &amp; Adams, 2018;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for </w:t>
      </w:r>
      <w:r>
        <w:rPr>
          <w:highlight w:val="white"/>
        </w:rPr>
        <w:lastRenderedPageBreak/>
        <w:t xml:space="preserve">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10D1D2FA" w:rsidR="008922AE" w:rsidRDefault="00000000">
      <w:pPr>
        <w:spacing w:line="480" w:lineRule="auto"/>
        <w:rPr>
          <w:b/>
          <w:bCs/>
          <w:highlight w:val="white"/>
        </w:rPr>
      </w:pPr>
      <w:r>
        <w:rPr>
          <w:highlight w:val="white"/>
        </w:rPr>
        <w:t xml:space="preserve">In order to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 </w:instrText>
      </w:r>
      <w:r w:rsidR="0075246D">
        <w:rPr>
          <w:highlight w:val="white"/>
        </w:rPr>
        <w:fldChar w:fldCharType="begin">
          <w:fldData xml:space="preserve">PEVuZE5vdGU+PENpdGU+PEF1dGhvcj5HdWlsbGVybWU8L0F1dGhvcj48WWVhcj4yMDE5PC9ZZWFy
PjxSZWNOdW0+MTg8L1JlY051bT48RGlzcGxheVRleHQ+KEd1aWxsZXJtZSAmYW1wOyBXZWlzYmVj
a2VyLCAyMDE5OyBXZWlzYmVja2VyIGV0IGFsLiwgMjAxOSk8L0Rpc3BsYXlUZXh0PjxyZWNvcmQ+
PHJlYy1udW1iZXI+MTg8L3JlYy1udW1iZXI+PGZvcmVpZ24ta2V5cz48a2V5IGFwcD0iRU4iIGRi
LWlkPSJwOXZmc2YydmoydHZ3amV2d3c5cHp3ZmF6eGZ2NXR4dnc1YXAiIHRpbWVzdGFtcD0iMTcw
OTY5MjMzMSI+MTg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yPC9SZWNOdW0+PHJlY29yZD48cmVjLW51bWJlcj4yMjwvcmVjLW51bWJlcj48
Zm9yZWlnbi1rZXlzPjxrZXkgYXBwPSJFTiIgZGItaWQ9InA5dmZzZjJ2ajJ0dndqZXZ3dzlwendm
YXp4ZnY1dHh2dzVhcCIgdGltZXN0YW1wPSIxNzA5NjkyMzMxIj4yMj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75246D">
        <w:rPr>
          <w:highlight w:val="white"/>
        </w:rPr>
        <w:instrText xml:space="preserve"> ADDIN EN.CITE &lt;EndNote&gt;&lt;Cite&gt;&lt;Author&gt;Weisbecker&lt;/Author&gt;&lt;Year&gt;2019&lt;/Year&gt;&lt;RecNum&gt;22&lt;/RecNum&gt;&lt;DisplayText&gt;(Weisbecker et al.,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w:t>
      </w:r>
      <w:r>
        <w:rPr>
          <w:highlight w:val="white"/>
        </w:rPr>
        <w:lastRenderedPageBreak/>
        <w:t xml:space="preserve">dataset. We also </w:t>
      </w:r>
      <w:proofErr w:type="spellStart"/>
      <w:r>
        <w:rPr>
          <w:highlight w:val="white"/>
        </w:rPr>
        <w:t>visualised</w:t>
      </w:r>
      <w:proofErr w:type="spellEnd"/>
      <w:r>
        <w:rPr>
          <w:highlight w:val="white"/>
        </w:rPr>
        <w:t xml:space="preserve">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53D35D4C" w14:textId="77777777" w:rsidR="00916840" w:rsidRDefault="00573D24" w:rsidP="00916840">
      <w:pPr>
        <w:spacing w:line="480" w:lineRule="auto"/>
        <w:rPr>
          <w:highlight w:val="white"/>
        </w:rPr>
      </w:pPr>
      <w:r>
        <w:t xml:space="preserve">We used </w:t>
      </w:r>
      <w:proofErr w:type="spellStart"/>
      <w:r>
        <w:t>geomorph</w:t>
      </w:r>
      <w:proofErr w:type="spellEnd"/>
      <w:r>
        <w:t xml:space="preserve"> functions to assess integration (degree of co-variation) and modularity (degree to which modules evolve independently of each other) across the cranium and among modules before and after size removal.</w:t>
      </w:r>
      <w:r w:rsidRPr="00573D24">
        <w:rPr>
          <w:highlight w:val="white"/>
        </w:rPr>
        <w:t xml:space="preserve"> </w:t>
      </w:r>
      <w:r>
        <w:rPr>
          <w:highlight w:val="white"/>
        </w:rPr>
        <w:t xml:space="preserve">Integration was measured using partial least squares (PLS) correlation coefficients between multiple modules to assess how much they co-vary, taking into account phylogeny </w:t>
      </w:r>
      <w:r>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960507" w:rsidRPr="00960507">
        <w:rPr>
          <w:noProof/>
        </w:rPr>
        <w:t>(Adams &amp; Felice, 2014)</w:t>
      </w:r>
      <w:r>
        <w:rPr>
          <w:highlight w:val="white"/>
        </w:rPr>
        <w:fldChar w:fldCharType="end"/>
      </w:r>
      <w:r>
        <w:rPr>
          <w:highlight w:val="white"/>
        </w:rPr>
        <w:t xml:space="preserve">. In this case, values towards 1 indicate a higher PLS coefficient. </w:t>
      </w:r>
      <w:r w:rsidR="00A81B39">
        <w:rPr>
          <w:highlight w:val="white"/>
        </w:rPr>
        <w:t xml:space="preserve">To quantify modularity, </w:t>
      </w:r>
      <w:r w:rsidR="00581044">
        <w:rPr>
          <w:highlight w:val="white"/>
        </w:rPr>
        <w:t xml:space="preserve">we used </w:t>
      </w:r>
      <w:proofErr w:type="spellStart"/>
      <w:r w:rsidR="00581044">
        <w:rPr>
          <w:highlight w:val="white"/>
        </w:rPr>
        <w:t>geomorph</w:t>
      </w:r>
      <w:proofErr w:type="spellEnd"/>
      <w:r w:rsidR="00581044">
        <w:rPr>
          <w:highlight w:val="white"/>
        </w:rPr>
        <w:t xml:space="preserve"> functionalities </w:t>
      </w:r>
      <w:r w:rsidR="0079408D" w:rsidRPr="0079408D">
        <w:rPr>
          <w:iCs/>
          <w:highlight w:val="white"/>
        </w:rPr>
        <w:fldChar w:fldCharType="begin"/>
      </w:r>
      <w:r w:rsidR="00960507">
        <w:rPr>
          <w:iCs/>
          <w:highlight w:val="white"/>
        </w:rPr>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960507">
        <w:rPr>
          <w:iCs/>
          <w:noProof/>
          <w:highlight w:val="white"/>
        </w:rPr>
        <w:t>(Adams, 2016; Adams &amp; Collyer, 2019)</w:t>
      </w:r>
      <w:r w:rsidR="0079408D" w:rsidRPr="0079408D">
        <w:rPr>
          <w:iCs/>
          <w:highlight w:val="white"/>
        </w:rPr>
        <w:fldChar w:fldCharType="end"/>
      </w:r>
      <w:r w:rsidR="00581044">
        <w:rPr>
          <w:iCs/>
          <w:highlight w:val="white"/>
        </w:rPr>
        <w:t xml:space="preserve"> </w:t>
      </w:r>
      <w:r w:rsidR="00A81B39">
        <w:rPr>
          <w:highlight w:val="white"/>
        </w:rPr>
        <w:t xml:space="preserve">calculate the </w:t>
      </w:r>
      <w:r w:rsidR="00A81B39">
        <w:t xml:space="preserve">covariance ratio (CR) coefficient, with the numerator as covariation between modules and the denominator as covariation within modules. Therefore, highly modular structures, with higher covariation within than between modules, will have small CR values within the unit interval. By contrast, structures with low modularity will have CR values close to 1.0 because the two covariation values are very similar </w:t>
      </w:r>
      <w:r w:rsidR="0079408D">
        <w:fldChar w:fldCharType="begin"/>
      </w:r>
      <w:r w:rsidR="00960507">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960507">
        <w:rPr>
          <w:noProof/>
        </w:rPr>
        <w:t>(Adams, 2016)</w:t>
      </w:r>
      <w:r w:rsidR="0079408D">
        <w:fldChar w:fldCharType="end"/>
      </w:r>
      <w:r w:rsidR="00A81B39">
        <w:t>.</w:t>
      </w:r>
      <w:r w:rsidR="00A81B39">
        <w:rPr>
          <w:highlight w:val="white"/>
        </w:rPr>
        <w:t xml:space="preserve">  In both modularity and integration analyses, the functions include a phylogenetic context by generating a matrix of partial least squares under a </w:t>
      </w:r>
      <w:sdt>
        <w:sdtPr>
          <w:id w:val="1138689336"/>
        </w:sdtPr>
        <w:sdtContent/>
      </w:sdt>
      <w:r w:rsidR="00A81B39">
        <w:rPr>
          <w:highlight w:val="white"/>
        </w:rPr>
        <w:t xml:space="preserve">Brownian motion model of evolution </w:t>
      </w:r>
      <w:r w:rsidR="0079408D">
        <w:fldChar w:fldCharType="begin"/>
      </w:r>
      <w:r w:rsidR="00960507">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960507" w:rsidRPr="00960507">
        <w:rPr>
          <w:noProof/>
        </w:rPr>
        <w:t>(Adams &amp; Felice, 2014)</w:t>
      </w:r>
      <w:r w:rsidR="0079408D">
        <w:rPr>
          <w:highlight w:val="white"/>
        </w:rPr>
        <w:fldChar w:fldCharType="end"/>
      </w:r>
      <w:r w:rsidR="00A81B39">
        <w:rPr>
          <w:highlight w:val="white"/>
        </w:rPr>
        <w:t xml:space="preserve"> that was informed by our time-calibrated </w:t>
      </w:r>
      <w:proofErr w:type="spellStart"/>
      <w:r w:rsidR="00A81B39">
        <w:rPr>
          <w:highlight w:val="white"/>
        </w:rPr>
        <w:t>ultrametric</w:t>
      </w:r>
      <w:proofErr w:type="spellEnd"/>
      <w:r w:rsidR="00A81B39">
        <w:rPr>
          <w:highlight w:val="white"/>
        </w:rPr>
        <w:t xml:space="preserve"> molecular phylogeny </w:t>
      </w:r>
      <w:r w:rsidR="0079408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 </w:instrText>
      </w:r>
      <w:r w:rsidR="0075246D">
        <w:rPr>
          <w:highlight w:val="white"/>
        </w:rPr>
        <w:fldChar w:fldCharType="begin">
          <w:fldData xml:space="preserve">PEVuZE5vdGU+PENpdGU+PEF1dGhvcj5NYXJjeTwvQXV0aG9yPjxZZWFyPjIwMjA8L1llYXI+PFJl
Y051bT41PC9SZWNOdW0+PERpc3BsYXlUZXh0PihNYXJjeSBldCBhbC4sIDIwMjA7IFNtaXNzZW4g
JmFtcDsgUm93ZSwgMjAxOCk8L0Rpc3BsYXlUZXh0PjxyZWNvcmQ+PHJlYy1udW1iZXI+NTwvcmVj
LW51bWJlcj48Zm9yZWlnbi1rZXlzPjxrZXkgYXBwPSJFTiIgZGItaWQ9InA5dmZzZjJ2ajJ0dndq
ZXZ3dzlwendmYXp4ZnY1dHh2dzVhcCIgdGltZXN0YW1wPSIxNzA5NjkyMzMxIj41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4PC9SZWNOdW0+
PHJlY29yZD48cmVjLW51bWJlcj4yODwvcmVjLW51bWJlcj48Zm9yZWlnbi1rZXlzPjxrZXkgYXBw
PSJFTiIgZGItaWQ9InA5dmZzZjJ2ajJ0dndqZXZ3dzlwendmYXp4ZnY1dHh2dzVhcCIgdGltZXN0
YW1wPSIxNzA5NjkyMzMxIj4yOD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75246D">
        <w:rPr>
          <w:highlight w:val="white"/>
        </w:rPr>
        <w:instrText xml:space="preserve"> ADDIN EN.CITE.DATA </w:instrText>
      </w:r>
      <w:r w:rsidR="0075246D">
        <w:rPr>
          <w:highlight w:val="white"/>
        </w:rPr>
      </w:r>
      <w:r w:rsidR="0075246D">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sidR="00A81B39">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 </w:instrText>
      </w:r>
      <w:r w:rsidR="00960507">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960507">
        <w:rPr>
          <w:highlight w:val="white"/>
        </w:rPr>
        <w:instrText xml:space="preserve"> ADDIN EN.CITE.DATA </w:instrText>
      </w:r>
      <w:r w:rsidR="00960507">
        <w:rPr>
          <w:highlight w:val="white"/>
        </w:rPr>
      </w:r>
      <w:r w:rsidR="00960507">
        <w:rPr>
          <w:highlight w:val="white"/>
        </w:rPr>
        <w:fldChar w:fldCharType="end"/>
      </w:r>
      <w:r w:rsidR="0079408D">
        <w:rPr>
          <w:highlight w:val="white"/>
        </w:rPr>
      </w:r>
      <w:r w:rsidR="0079408D">
        <w:rPr>
          <w:highlight w:val="white"/>
        </w:rPr>
        <w:fldChar w:fldCharType="separate"/>
      </w:r>
      <w:r w:rsidR="00960507">
        <w:rPr>
          <w:noProof/>
          <w:highlight w:val="white"/>
        </w:rPr>
        <w:t>(Adams &amp; Felice, 2014; Klingenberg &amp; Marugán-Lobón, 2013)</w:t>
      </w:r>
      <w:r w:rsidR="0079408D">
        <w:rPr>
          <w:highlight w:val="white"/>
        </w:rPr>
        <w:fldChar w:fldCharType="end"/>
      </w:r>
      <w:r w:rsidR="0079408D">
        <w:t xml:space="preserve">. </w:t>
      </w:r>
      <w:r w:rsidR="00A81B39">
        <w:rPr>
          <w:highlight w:val="white"/>
        </w:rPr>
        <w:t>Significance was determined by randomly resampling the modules 1,000 times and comparing the random distribution of coefficients to the observed value.</w:t>
      </w:r>
      <w:r w:rsidR="000E694B" w:rsidRPr="000E694B">
        <w:rPr>
          <w:highlight w:val="white"/>
        </w:rPr>
        <w:t xml:space="preserve"> </w:t>
      </w:r>
      <w:r w:rsidR="00323E39">
        <w:rPr>
          <w:highlight w:val="white"/>
        </w:rPr>
        <w:t xml:space="preserve">We also compared the </w:t>
      </w:r>
      <w:r w:rsidR="00960507">
        <w:rPr>
          <w:highlight w:val="white"/>
        </w:rPr>
        <w:lastRenderedPageBreak/>
        <w:t>R-PLS and CR values among modules in</w:t>
      </w:r>
      <w:r w:rsidR="00323E39">
        <w:rPr>
          <w:highlight w:val="white"/>
        </w:rPr>
        <w:t xml:space="preserve"> the full </w:t>
      </w:r>
      <w:r w:rsidR="00323E39">
        <w:rPr>
          <w:i/>
          <w:iCs/>
          <w:highlight w:val="white"/>
        </w:rPr>
        <w:t xml:space="preserve">vs. </w:t>
      </w:r>
      <w:r w:rsidR="00323E39">
        <w:rPr>
          <w:highlight w:val="white"/>
        </w:rPr>
        <w:t>the residual dataset</w:t>
      </w:r>
      <w:r w:rsidR="00960507">
        <w:rPr>
          <w:highlight w:val="white"/>
        </w:rPr>
        <w:t>. Additionally,</w:t>
      </w:r>
      <w:r w:rsidR="00323E39">
        <w:rPr>
          <w:highlight w:val="white"/>
        </w:rPr>
        <w:t xml:space="preserve"> to assess if the removal of the integrating influence of allometry results in a significant reduction in cranial integration</w:t>
      </w:r>
      <w:r w:rsidR="00960507">
        <w:rPr>
          <w:highlight w:val="white"/>
        </w:rPr>
        <w:t>, we also conducted c</w:t>
      </w:r>
      <w:r w:rsidR="00C20C4B">
        <w:rPr>
          <w:highlight w:val="white"/>
        </w:rPr>
        <w:t>omparisons of integration strengths</w:t>
      </w:r>
      <w:r w:rsidR="00960507">
        <w:rPr>
          <w:highlight w:val="white"/>
        </w:rPr>
        <w:t xml:space="preserve"> implemented in </w:t>
      </w:r>
      <w:proofErr w:type="spellStart"/>
      <w:r w:rsidR="00960507">
        <w:rPr>
          <w:i/>
          <w:iCs/>
          <w:highlight w:val="white"/>
        </w:rPr>
        <w:t>geomorph</w:t>
      </w:r>
      <w:proofErr w:type="spellEnd"/>
      <w:r w:rsidR="00960507">
        <w:rPr>
          <w:i/>
          <w:iCs/>
          <w:highlight w:val="white"/>
        </w:rPr>
        <w:t xml:space="preserve">; </w:t>
      </w:r>
      <w:r w:rsidR="00960507">
        <w:rPr>
          <w:highlight w:val="white"/>
        </w:rPr>
        <w:t>these</w:t>
      </w:r>
      <w:r w:rsidR="00C20C4B">
        <w:rPr>
          <w:highlight w:val="white"/>
        </w:rPr>
        <w:t xml:space="preserve"> derive statistical significances from comparisons between effect sizes of pairs of PLS analyses</w:t>
      </w:r>
      <w:r w:rsidR="00581044">
        <w:rPr>
          <w:highlight w:val="white"/>
        </w:rPr>
        <w:t xml:space="preserve"> </w:t>
      </w:r>
      <w:r w:rsidR="00581044">
        <w:rPr>
          <w:highlight w:val="white"/>
        </w:rPr>
        <w:fldChar w:fldCharType="begin"/>
      </w:r>
      <w:r w:rsidR="00960507">
        <w:rPr>
          <w:highlight w:val="white"/>
        </w:rPr>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81044">
        <w:rPr>
          <w:highlight w:val="white"/>
        </w:rPr>
        <w:fldChar w:fldCharType="separate"/>
      </w:r>
      <w:r w:rsidR="00960507">
        <w:rPr>
          <w:noProof/>
          <w:highlight w:val="white"/>
        </w:rPr>
        <w:t>(Adams &amp; Collyer, 2016)</w:t>
      </w:r>
      <w:r w:rsidR="00581044">
        <w:rPr>
          <w:highlight w:val="white"/>
        </w:rPr>
        <w:fldChar w:fldCharType="end"/>
      </w:r>
      <w:r w:rsidR="00960507">
        <w:rPr>
          <w:highlight w:val="white"/>
        </w:rPr>
        <w:t>.</w:t>
      </w:r>
      <w:r w:rsidR="006550EF">
        <w:rPr>
          <w:highlight w:val="white"/>
        </w:rPr>
        <w:t xml:space="preserve"> </w:t>
      </w:r>
    </w:p>
    <w:p w14:paraId="3D2C11B7" w14:textId="77777777" w:rsidR="00916840" w:rsidRDefault="00916840" w:rsidP="00916840">
      <w:pPr>
        <w:spacing w:line="480" w:lineRule="auto"/>
        <w:rPr>
          <w:highlight w:val="white"/>
        </w:rPr>
      </w:pPr>
    </w:p>
    <w:p w14:paraId="012B6D03" w14:textId="3E712529" w:rsidR="00916840" w:rsidRDefault="00916840" w:rsidP="00916840">
      <w:pPr>
        <w:spacing w:line="480" w:lineRule="auto"/>
        <w:rPr>
          <w:highlight w:val="white"/>
        </w:rPr>
      </w:pPr>
      <w:r>
        <w:rPr>
          <w:highlight w:val="white"/>
        </w:rPr>
        <w:t xml:space="preserve">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r>
        <w:rPr>
          <w:highlight w:val="white"/>
        </w:rPr>
        <w:fldChar w:fldCharType="begin"/>
      </w:r>
      <w:r>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Pr>
          <w:highlight w:val="white"/>
        </w:rPr>
        <w:fldChar w:fldCharType="separate"/>
      </w:r>
      <w:r>
        <w:rPr>
          <w:noProof/>
          <w:highlight w:val="white"/>
        </w:rPr>
        <w:t>(Adams &amp; Collyer, 2019)</w:t>
      </w:r>
      <w:r>
        <w:rPr>
          <w:highlight w:val="white"/>
        </w:rPr>
        <w:fldChar w:fldCharType="end"/>
      </w:r>
      <w:r>
        <w:rPr>
          <w:highlight w:val="white"/>
        </w:rPr>
        <w:t xml:space="preserve">. </w:t>
      </w:r>
    </w:p>
    <w:p w14:paraId="78AE515A" w14:textId="77777777" w:rsidR="00916840" w:rsidRDefault="00916840" w:rsidP="00916840">
      <w:pPr>
        <w:spacing w:line="480" w:lineRule="auto"/>
        <w:rPr>
          <w:highlight w:val="white"/>
        </w:rPr>
      </w:pPr>
    </w:p>
    <w:p w14:paraId="3CD6EB58" w14:textId="4B7383F7" w:rsidR="00BE4905" w:rsidRDefault="00BE4905" w:rsidP="00BE4905">
      <w:pPr>
        <w:spacing w:line="480" w:lineRule="auto"/>
        <w:rPr>
          <w:highlight w:val="white"/>
        </w:rPr>
      </w:pPr>
      <w:r>
        <w:rPr>
          <w:highlight w:val="white"/>
        </w:rPr>
        <w:t>The CR-</w:t>
      </w:r>
      <w:proofErr w:type="spellStart"/>
      <w:r>
        <w:rPr>
          <w:highlight w:val="white"/>
        </w:rPr>
        <w:t>coefficent</w:t>
      </w:r>
      <w:proofErr w:type="spellEnd"/>
      <w:r>
        <w:rPr>
          <w:highlight w:val="white"/>
        </w:rPr>
        <w:t>-based</w:t>
      </w:r>
      <w:r w:rsidR="006550EF">
        <w:rPr>
          <w:highlight w:val="white"/>
        </w:rPr>
        <w:t xml:space="preserve"> modularity analyses</w:t>
      </w:r>
      <w:r>
        <w:rPr>
          <w:highlight w:val="white"/>
        </w:rPr>
        <w:t xml:space="preserve"> in </w:t>
      </w:r>
      <w:proofErr w:type="spellStart"/>
      <w:r>
        <w:rPr>
          <w:highlight w:val="white"/>
        </w:rPr>
        <w:t>geomorph</w:t>
      </w:r>
      <w:proofErr w:type="spellEnd"/>
      <w:r w:rsidR="006550EF">
        <w:rPr>
          <w:highlight w:val="white"/>
        </w:rPr>
        <w:t xml:space="preserve"> are designed to detect significant modular structure under a specific hypothesis of modularity</w:t>
      </w:r>
      <w:r w:rsidR="006E4A5B">
        <w:rPr>
          <w:highlight w:val="white"/>
        </w:rPr>
        <w:t xml:space="preserve"> </w:t>
      </w:r>
      <w:r w:rsidR="006550EF">
        <w:rPr>
          <w:highlight w:val="white"/>
        </w:rPr>
        <w:fldChar w:fldCharType="begin"/>
      </w:r>
      <w:r w:rsidR="006550EF">
        <w:rPr>
          <w:highlight w:val="white"/>
        </w:rPr>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6550EF">
        <w:rPr>
          <w:highlight w:val="white"/>
        </w:rPr>
        <w:fldChar w:fldCharType="separate"/>
      </w:r>
      <w:r w:rsidR="006550EF">
        <w:rPr>
          <w:noProof/>
          <w:highlight w:val="white"/>
        </w:rPr>
        <w:t>(Adams &amp; Collyer, 2019)</w:t>
      </w:r>
      <w:r w:rsidR="006550EF">
        <w:rPr>
          <w:highlight w:val="white"/>
        </w:rPr>
        <w:fldChar w:fldCharType="end"/>
      </w:r>
      <w:r w:rsidR="006550EF">
        <w:rPr>
          <w:highlight w:val="white"/>
        </w:rPr>
        <w:t xml:space="preserve">; unlike integration analyses, </w:t>
      </w:r>
      <w:r w:rsidR="006E4A5B">
        <w:rPr>
          <w:highlight w:val="white"/>
        </w:rPr>
        <w:t>modularity comparisons</w:t>
      </w:r>
      <w:r w:rsidR="006550EF">
        <w:rPr>
          <w:highlight w:val="white"/>
        </w:rPr>
        <w:t xml:space="preserve"> are therefore not </w:t>
      </w:r>
      <w:r w:rsidR="00C41EB0">
        <w:rPr>
          <w:highlight w:val="white"/>
        </w:rPr>
        <w:t>designed</w:t>
      </w:r>
      <w:r w:rsidR="006550EF">
        <w:rPr>
          <w:highlight w:val="white"/>
        </w:rPr>
        <w:t xml:space="preserve"> to compare differences in the level of modularity between different datasets</w:t>
      </w:r>
      <w:r w:rsidR="009A7581">
        <w:rPr>
          <w:highlight w:val="white"/>
        </w:rPr>
        <w:t xml:space="preserve"> such as ours, which have</w:t>
      </w:r>
      <w:r w:rsidR="006550EF">
        <w:rPr>
          <w:highlight w:val="white"/>
        </w:rPr>
        <w:t xml:space="preserve"> the same hypothesized modular structure. </w:t>
      </w:r>
      <w:r>
        <w:rPr>
          <w:highlight w:val="white"/>
        </w:rPr>
        <w:t xml:space="preserve">To still obtain an assessment of whether individual modules are more independent of each other (i.e. modular) after size correction, we performed pairwise Mantel tests on the distance matrices of PC scores within each module </w:t>
      </w:r>
      <w:r>
        <w:fldChar w:fldCharType="begin"/>
      </w:r>
      <w:r>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instrText xml:space="preserve"> ADDIN EN.CITE &lt;EndNote&gt;&lt;Cite&gt;&lt;Author&gt;Hetherington&lt;/Author&gt;&lt;Year&gt;2015&lt;/Year&gt;&lt;RecNum&gt;31&lt;/RecNum&gt;&lt;DisplayText&gt;(Hetherington et al.,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w:t>
      </w:r>
      <w:r>
        <w:rPr>
          <w:highlight w:val="white"/>
        </w:rPr>
        <w:lastRenderedPageBreak/>
        <w:t xml:space="preserve">independence in shape variation relative to the other cranial modules. Note that this analysis has the caveat of being without phylogenetic adjustment. The Bonferroni correction was used to adjust for multiple comparisons </w:t>
      </w:r>
      <w:r>
        <w:fldChar w:fldCharType="begin"/>
      </w:r>
      <w:r>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Pr="00B1097F">
        <w:rPr>
          <w:noProof/>
        </w:rPr>
        <w:t>(Bonferroni, 1936)</w:t>
      </w:r>
      <w:r>
        <w:rPr>
          <w:highlight w:val="white"/>
        </w:rPr>
        <w:fldChar w:fldCharType="end"/>
      </w:r>
      <w:r>
        <w:rPr>
          <w:highlight w:val="white"/>
        </w:rPr>
        <w:t>.</w:t>
      </w:r>
    </w:p>
    <w:p w14:paraId="49FA3FB8" w14:textId="40B882D0" w:rsidR="000E694B" w:rsidRDefault="006550EF" w:rsidP="007D2A7D">
      <w:pPr>
        <w:spacing w:line="480" w:lineRule="auto"/>
        <w:ind w:firstLine="720"/>
        <w:rPr>
          <w:highlight w:val="white"/>
        </w:rPr>
      </w:pPr>
      <w:r>
        <w:rPr>
          <w:highlight w:val="yellow"/>
        </w:rPr>
        <w:t>Lastly,</w:t>
      </w:r>
      <w:r w:rsidR="00573D24" w:rsidRPr="00573D24">
        <w:rPr>
          <w:highlight w:val="yellow"/>
        </w:rPr>
        <w:t xml:space="preserve"> also</w:t>
      </w:r>
      <w:r w:rsidR="000E694B" w:rsidRPr="00573D24">
        <w:rPr>
          <w:highlight w:val="yellow"/>
        </w:rPr>
        <w:t xml:space="preserve"> tested for global integration </w:t>
      </w:r>
      <w:r w:rsidR="000E694B">
        <w:rPr>
          <w:highlight w:val="white"/>
        </w:rPr>
        <w:t xml:space="preserve">of the crania in both the full shape and shape residual datasets using the </w:t>
      </w:r>
      <w:proofErr w:type="spellStart"/>
      <w:r w:rsidR="000E694B">
        <w:rPr>
          <w:i/>
          <w:highlight w:val="white"/>
        </w:rPr>
        <w:t>geomorph</w:t>
      </w:r>
      <w:proofErr w:type="spellEnd"/>
      <w:r w:rsidR="000E694B">
        <w:rPr>
          <w:highlight w:val="white"/>
        </w:rPr>
        <w:t xml:space="preserve"> function </w:t>
      </w:r>
      <w:proofErr w:type="spellStart"/>
      <w:r w:rsidR="000E694B">
        <w:rPr>
          <w:i/>
          <w:highlight w:val="white"/>
        </w:rPr>
        <w:t>globalIntegration</w:t>
      </w:r>
      <w:proofErr w:type="spellEnd"/>
      <w:r w:rsidR="000E694B">
        <w:rPr>
          <w:highlight w:val="white"/>
        </w:rPr>
        <w:t xml:space="preserve"> based on </w:t>
      </w:r>
      <w:r w:rsidR="000E694B">
        <w:fldChar w:fldCharType="begin"/>
      </w:r>
      <w:r w:rsidR="000E694B">
        <w:instrText xml:space="preserve"> ADDIN EN.CITE &lt;EndNote&gt;&lt;Cite AuthorYear="1"&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Pr>
          <w:noProof/>
          <w:highlight w:val="white"/>
        </w:rPr>
        <w:t>Bookstein (2015)</w:t>
      </w:r>
      <w:r w:rsidR="000E694B">
        <w:rPr>
          <w:highlight w:val="white"/>
        </w:rPr>
        <w:fldChar w:fldCharType="end"/>
      </w:r>
      <w:r w:rsidR="000E694B">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E694B">
        <w:fldChar w:fldCharType="begin"/>
      </w:r>
      <w:r w:rsidR="000E694B">
        <w:instrText xml:space="preserve"> ADDIN EN.CITE &lt;EndNote&gt;&lt;Cite&gt;&lt;Author&gt;Bookstein&lt;/Author&gt;&lt;Year&gt;2015&lt;/Year&gt;&lt;RecNum&gt;13&lt;/RecNum&gt;&lt;DisplayText&gt;(Bookstein, 2015)&lt;/DisplayText&gt;&lt;record&gt;&lt;rec-number&gt;13&lt;/rec-number&gt;&lt;foreign-keys&gt;&lt;key app="EN" db-id="p9vfsf2vj2tvwjevww9pzwfazxfv5txvw5ap" timestamp="1709692331"&gt;13&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E694B">
        <w:rPr>
          <w:highlight w:val="white"/>
        </w:rPr>
        <w:fldChar w:fldCharType="separate"/>
      </w:r>
      <w:r w:rsidR="000E694B" w:rsidRPr="00B1097F">
        <w:rPr>
          <w:noProof/>
        </w:rPr>
        <w:t>(Bookstein, 2015)</w:t>
      </w:r>
      <w:r w:rsidR="000E694B">
        <w:rPr>
          <w:highlight w:val="white"/>
        </w:rPr>
        <w:fldChar w:fldCharType="end"/>
      </w:r>
      <w:r w:rsidR="000E694B">
        <w:rPr>
          <w:highlight w:val="white"/>
        </w:rPr>
        <w:t xml:space="preserve">. The degree of integration versus self-similarity is quantified by the regression slope between the </w:t>
      </w:r>
      <w:r w:rsidR="000E694B" w:rsidRPr="00573D24">
        <w:t xml:space="preserve">sample’s (n = 37) bending energy and its partial warp variance </w: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 </w:instrText>
      </w:r>
      <w:r w:rsidR="000E694B" w:rsidRPr="00573D24">
        <w:fldChar w:fldCharType="begin">
          <w:fldData xml:space="preserve">PEVuZE5vdGU+PENpdGU+PEF1dGhvcj5Cb29rc3RlaW48L0F1dGhvcj48WWVhcj4yMDE1PC9ZZWFy
PjxSZWNOdW0+MTM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M8L3JlYy1udW1iZXI+PGZvcmVpZ24ta2V5cz48a2V5IGFwcD0iRU4iIGRiLWlkPSJw
OXZmc2YydmoydHZ3amV2d3c5cHp3ZmF6eGZ2NXR4dnc1YXAiIHRpbWVzdGFtcD0iMTcwOTY5MjMz
MSI+MTM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zwvUmVjTnVtPjxy
ZWNvcmQ+PHJlYy1udW1iZXI+MzM8L3JlYy1udW1iZXI+PGZvcmVpZ24ta2V5cz48a2V5IGFwcD0i
RU4iIGRiLWlkPSJwOXZmc2YydmoydHZ3amV2d3c5cHp3ZmF6eGZ2NXR4dnc1YXAiIHRpbWVzdGFt
cD0iMTcwOTY5MjMzMSI+MzM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w
OXZmc2YydmoydHZ3amV2d3c5cHp3ZmF6eGZ2NXR4dnc1YXAiIHRpbWVzdGFtcD0iMTcwOTY5MjMz
MS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NTwvUmVjTnVtPjxyZWNv
cmQ+PHJlYy1udW1iZXI+MzU8L3JlYy1udW1iZXI+PGZvcmVpZ24ta2V5cz48a2V5IGFwcD0iRU4i
IGRiLWlkPSJwOXZmc2YydmoydHZ3amV2d3c5cHp3ZmF6eGZ2NXR4dnc1YXAiIHRpbWVzdGFtcD0i
MTcwOTY5MjMzMSI+MzU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0E694B" w:rsidRPr="00573D24">
        <w:instrText xml:space="preserve"> ADDIN EN.CITE.DATA </w:instrText>
      </w:r>
      <w:r w:rsidR="000E694B" w:rsidRPr="00573D24">
        <w:fldChar w:fldCharType="end"/>
      </w:r>
      <w:r w:rsidR="000E694B" w:rsidRPr="00573D24">
        <w:fldChar w:fldCharType="separate"/>
      </w:r>
      <w:r w:rsidR="000E694B" w:rsidRPr="00573D24">
        <w:rPr>
          <w:noProof/>
        </w:rPr>
        <w:t>(Bookstein, 2015; Evans, Waltz, Tagliacollo, Chakrabarty, &amp; Albert, 2017; Sansalone et al., 2019; Young, Linde-Medina, Fondon, Hallgrímsson, &amp; Marcucio, 2017)</w:t>
      </w:r>
      <w:r w:rsidR="000E694B" w:rsidRPr="00573D24">
        <w:fldChar w:fldCharType="end"/>
      </w:r>
      <w:r w:rsidR="000E694B">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5C518CAF" w14:textId="206B487E" w:rsidR="008922AE" w:rsidRDefault="008922AE">
      <w:pPr>
        <w:spacing w:line="480" w:lineRule="auto"/>
        <w:rPr>
          <w:highlight w:val="white"/>
        </w:rPr>
      </w:pPr>
    </w:p>
    <w:p w14:paraId="4AB3B7C6" w14:textId="77777777" w:rsidR="00323E39" w:rsidRDefault="00323E39" w:rsidP="000E694B">
      <w:pPr>
        <w:spacing w:line="480" w:lineRule="auto"/>
        <w:rPr>
          <w:highlight w:val="white"/>
        </w:rPr>
      </w:pPr>
    </w:p>
    <w:p w14:paraId="272A0554" w14:textId="77777777" w:rsidR="00323E39" w:rsidRDefault="00323E39" w:rsidP="000E694B">
      <w:pPr>
        <w:spacing w:line="480" w:lineRule="auto"/>
        <w:rPr>
          <w:highlight w:val="white"/>
        </w:rPr>
      </w:pPr>
    </w:p>
    <w:p w14:paraId="1880FD47" w14:textId="43A0B7F9" w:rsidR="00C41EB0" w:rsidRDefault="00C41EB0">
      <w:pPr>
        <w:rPr>
          <w:highlight w:val="white"/>
        </w:rPr>
      </w:pPr>
      <w:r>
        <w:rPr>
          <w:highlight w:val="white"/>
        </w:rPr>
        <w:br w:type="page"/>
      </w:r>
    </w:p>
    <w:p w14:paraId="3B6D2C3A" w14:textId="77777777" w:rsidR="008922AE" w:rsidRDefault="00000000">
      <w:pPr>
        <w:pStyle w:val="Heading2"/>
        <w:numPr>
          <w:ilvl w:val="1"/>
          <w:numId w:val="2"/>
        </w:numPr>
        <w:spacing w:line="480" w:lineRule="auto"/>
      </w:pPr>
      <w:sdt>
        <w:sdtPr>
          <w:id w:val="937610385"/>
        </w:sdtPr>
        <w:sdtContent>
          <w:bookmarkStart w:id="5" w:name="_heading=h.1t3h5sf1"/>
          <w:bookmarkEnd w:id="5"/>
        </w:sdtContent>
      </w:sdt>
      <w:r>
        <w:t>Results</w:t>
      </w:r>
    </w:p>
    <w:p w14:paraId="664675F9" w14:textId="77777777" w:rsidR="008922AE" w:rsidRDefault="00000000">
      <w:pPr>
        <w:pStyle w:val="Heading3"/>
        <w:numPr>
          <w:ilvl w:val="2"/>
          <w:numId w:val="2"/>
        </w:numPr>
        <w:spacing w:line="480" w:lineRule="auto"/>
      </w:pPr>
      <w:bookmarkStart w:id="6" w:name="_heading=h.4d34og8"/>
      <w:bookmarkEnd w:id="6"/>
      <w:r>
        <w:t>Principal component analyses</w:t>
      </w:r>
    </w:p>
    <w:p w14:paraId="3828C78B" w14:textId="094E4ABE" w:rsidR="008922AE" w:rsidRDefault="00C248A2">
      <w:pPr>
        <w:spacing w:line="480" w:lineRule="auto"/>
      </w:pPr>
      <w:r>
        <w:t>Comparing the variation and species distribution from the first two Principal Components (PC)  of the full and residual datasets shows that the removal of allometric shape variation substantially reduces the amount of variation in the dataset that is aligned with PC1 (26% vs. 52%). PC2 axes captured similar percentages of shape variation (14.5% and 18.6%, within the full shape and shape residual datasets, respectively). As expected, the full shape PC1 orders species by size</w:t>
      </w:r>
      <w:r w:rsidR="001D5FD2">
        <w:t xml:space="preserve"> (with a correlation of PC1 to size of 0.92)</w:t>
      </w:r>
      <w:r>
        <w:t xml:space="preserve">. </w:t>
      </w:r>
      <w:r w:rsidR="002B000F">
        <w:t xml:space="preserve">The species distribution along the full shape PC2 resembles the pattern along the residual shape PC1 (Fig. 1a vs. c) in that both axes show the carnivorous </w:t>
      </w:r>
      <w:r w:rsidR="002B000F">
        <w:rPr>
          <w:i/>
          <w:iCs/>
        </w:rPr>
        <w:t xml:space="preserve">Xeromys myoides </w:t>
      </w:r>
      <w:r w:rsidR="002B000F">
        <w:t xml:space="preserve">and </w:t>
      </w:r>
      <w:r w:rsidR="002B000F">
        <w:rPr>
          <w:i/>
          <w:iCs/>
        </w:rPr>
        <w:t>Hydromys chrysogaster</w:t>
      </w:r>
      <w:r w:rsidR="002B000F">
        <w:t xml:space="preserve"> at one extreme and a quadrupedal bounding species (the brush-tailed rabbit rat, </w:t>
      </w:r>
      <w:r w:rsidR="002B000F">
        <w:rPr>
          <w:i/>
        </w:rPr>
        <w:t>Conilurus penicillatus</w:t>
      </w:r>
      <w:r w:rsidR="002B000F">
        <w:t xml:space="preserve">) at the other. </w:t>
      </w:r>
      <w:r w:rsidR="0098026F">
        <w:t xml:space="preserve">Removal of size thus mostly removes the shape information of PC1 from the residual dataset, with PC2 of the full dataset correlating at 0.97 with PC1 of the residual dataset. Similarly, </w:t>
      </w:r>
      <w:r w:rsidR="00DB1D12">
        <w:t>a mantel test of the</w:t>
      </w:r>
      <w:r w:rsidR="0098026F">
        <w:t xml:space="preserve"> distance matrices between species derived from the </w:t>
      </w:r>
      <w:r w:rsidR="00DB1D12">
        <w:t xml:space="preserve">full-dataset PCA without PC1 </w:t>
      </w:r>
      <w:r w:rsidR="00DB1D12">
        <w:rPr>
          <w:i/>
          <w:iCs/>
        </w:rPr>
        <w:t>versus</w:t>
      </w:r>
      <w:r w:rsidR="00DB1D12">
        <w:t xml:space="preserve"> the distance matrices from PCA of the residual dataset showed a very high correlation (0.94). This </w:t>
      </w:r>
      <w:r w:rsidR="00174EF9">
        <w:t>shows</w:t>
      </w:r>
      <w:r w:rsidR="00DB1D12">
        <w:t xml:space="preserve"> that size removal changes very little about how the variation is otherwise distributed across the PCs.</w:t>
      </w:r>
      <w:r w:rsidR="002B000F">
        <w:t xml:space="preserve"> </w:t>
      </w:r>
      <w:r>
        <w:t xml:space="preserve">The </w:t>
      </w:r>
      <w:r w:rsidR="001D5FD2">
        <w:t xml:space="preserve">distinctive shape of the cranium of </w:t>
      </w:r>
      <w:r w:rsidR="001D5FD2">
        <w:rPr>
          <w:i/>
          <w:iCs/>
        </w:rPr>
        <w:t>Notomys</w:t>
      </w:r>
      <w:r w:rsidR="001D5FD2">
        <w:t>, arising from its</w:t>
      </w:r>
      <w:r w:rsidR="001D5FD2">
        <w:rPr>
          <w:i/>
          <w:iCs/>
        </w:rPr>
        <w:t xml:space="preserve"> </w:t>
      </w:r>
      <w:r>
        <w:t>bipedal posture</w:t>
      </w:r>
      <w:r w:rsidR="001D5FD2">
        <w:t>,</w:t>
      </w:r>
      <w:r>
        <w:t xml:space="preserve"> was not a main driver of residual shape variation: when </w:t>
      </w:r>
      <w:r>
        <w:rPr>
          <w:i/>
        </w:rPr>
        <w:t xml:space="preserve">Notomys </w:t>
      </w:r>
      <w:r>
        <w:t>was removed, the relative positioning of species and the shape variation associated with the first two PCs remain very similar (Fig. 1</w:t>
      </w:r>
      <w:r w:rsidR="001D5FD2">
        <w:t>c</w:t>
      </w:r>
      <w:r>
        <w:t xml:space="preserve"> vs. </w:t>
      </w:r>
      <w:r w:rsidR="001D5FD2">
        <w:t>d</w:t>
      </w:r>
      <w:r>
        <w:t xml:space="preserve">). </w:t>
      </w:r>
    </w:p>
    <w:p w14:paraId="0F7C0387" w14:textId="0B40C1A8" w:rsidR="008922AE" w:rsidRDefault="00602F16">
      <w:pPr>
        <w:spacing w:line="480" w:lineRule="auto"/>
      </w:pPr>
      <w:r>
        <w:t>KEEP GOING</w:t>
      </w:r>
    </w:p>
    <w:p w14:paraId="23A01854" w14:textId="633F35A9" w:rsidR="008922AE" w:rsidRDefault="00000000">
      <w:pPr>
        <w:spacing w:line="480" w:lineRule="auto"/>
      </w:pPr>
      <w:r>
        <w:t xml:space="preserve">A correlation of 0.97 confirms the similarity between the full shape PC2 and the residual shape PC1 axes while the Mantel correlation between the two morphospaces is comparatively lower at </w:t>
      </w:r>
      <w:r>
        <w:lastRenderedPageBreak/>
        <w:t xml:space="preserve">0.58. However, removing the full shape PC1 – and the allometric variation it captures – from the full shape morphospace and then re-performing the Mantel correlation test raises the r statistic to 0.94. This confirms that PC1 mostly captures 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r>
        <w:rPr>
          <w:i/>
        </w:rPr>
        <w:t>Notomys</w:t>
      </w:r>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sensu; Smissen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b,f). The two carnivores and a specialist folivore (</w:t>
      </w:r>
      <w:proofErr w:type="spellStart"/>
      <w:r>
        <w:rPr>
          <w:i/>
        </w:rPr>
        <w:t>Mastacomys</w:t>
      </w:r>
      <w:proofErr w:type="spellEnd"/>
      <w:r>
        <w:t xml:space="preserve">) plot above the line while </w:t>
      </w:r>
      <w:r>
        <w:rPr>
          <w:i/>
        </w:rPr>
        <w:t>Notomys</w:t>
      </w:r>
      <w:r>
        <w:t xml:space="preserve"> appears to have a lower y-intercept for their genus-wide evolutionary allometric trajectory compared to other </w:t>
      </w:r>
      <w:sdt>
        <w:sdtPr>
          <w:id w:val="566679368"/>
        </w:sdtPr>
        <w:sdtContent/>
      </w:sdt>
      <w:r>
        <w:t xml:space="preserve">murids.     </w:t>
      </w:r>
    </w:p>
    <w:p w14:paraId="110EE218" w14:textId="0D60B225" w:rsidR="008922AE" w:rsidRDefault="00BF6875" w:rsidP="00BF6875">
      <w:pPr>
        <w:spacing w:line="480" w:lineRule="auto"/>
        <w:ind w:firstLine="720"/>
      </w:pPr>
      <w:bookmarkStart w:id="7" w:name="_heading=h.2s8eyo1"/>
      <w:r>
        <w:rPr>
          <w:noProof/>
        </w:rPr>
        <w:lastRenderedPageBreak/>
        <w:drawing>
          <wp:inline distT="0" distB="0" distL="0" distR="0" wp14:anchorId="519EDF53" wp14:editId="36068D7F">
            <wp:extent cx="5943600" cy="4888230"/>
            <wp:effectExtent l="0" t="0" r="0" b="7620"/>
            <wp:docPr id="77908916" name="Picture 1" descr="A group of graphs with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08916" name="Picture 1" descr="A group of graphs with different colored squares&#10;&#10;Description automatically generated with medium confidence"/>
                    <pic:cNvPicPr/>
                  </pic:nvPicPr>
                  <pic:blipFill>
                    <a:blip r:embed="rId10"/>
                    <a:stretch>
                      <a:fillRect/>
                    </a:stretch>
                  </pic:blipFill>
                  <pic:spPr>
                    <a:xfrm>
                      <a:off x="0" y="0"/>
                      <a:ext cx="5943600" cy="4888230"/>
                    </a:xfrm>
                    <a:prstGeom prst="rect">
                      <a:avLst/>
                    </a:prstGeom>
                  </pic:spPr>
                </pic:pic>
              </a:graphicData>
            </a:graphic>
          </wp:inline>
        </w:drawing>
      </w:r>
    </w:p>
    <w:p w14:paraId="38275DEF" w14:textId="4A681AD1" w:rsidR="00BF6875" w:rsidRDefault="00000000" w:rsidP="00BF6875">
      <w:pPr>
        <w:spacing w:after="200"/>
      </w:pPr>
      <w:sdt>
        <w:sdtPr>
          <w:id w:val="133243903"/>
        </w:sdtPr>
        <w:sdtContent>
          <w:bookmarkEnd w:id="7"/>
        </w:sdtContent>
      </w:sdt>
      <w:r>
        <w:rPr>
          <w:b/>
          <w:color w:val="000000"/>
        </w:rPr>
        <w:t>Figure 1</w:t>
      </w:r>
      <w:r w:rsidRPr="00BF6875">
        <w:t>.</w:t>
      </w:r>
      <w:r w:rsidR="00BF6875" w:rsidRPr="00BF6875">
        <w:t xml:space="preserve"> Shape variation related to size and after size removal.</w:t>
      </w:r>
      <w:r w:rsidR="00BF6875">
        <w:rPr>
          <w:b/>
        </w:rPr>
        <w:t xml:space="preserve"> </w:t>
      </w:r>
      <w:r w:rsidR="00BF6875" w:rsidRPr="00BF6875">
        <w:rPr>
          <w:bCs/>
        </w:rPr>
        <w:t>a,</w:t>
      </w:r>
      <w:r w:rsidR="00BF6875">
        <w:rPr>
          <w:b/>
        </w:rPr>
        <w:t xml:space="preserve"> </w:t>
      </w:r>
      <w:r>
        <w:t xml:space="preserve"> </w:t>
      </w:r>
      <w:r w:rsidR="00BF6875">
        <w:t>P</w:t>
      </w:r>
      <w:r>
        <w:t xml:space="preserve">lot of PC1 and PC2 for the full shape dataset and </w:t>
      </w:r>
      <w:r>
        <w:rPr>
          <w:bCs/>
        </w:rPr>
        <w:t>b</w:t>
      </w:r>
      <w:r>
        <w:rPr>
          <w:b/>
        </w:rPr>
        <w:t xml:space="preserve">, </w:t>
      </w:r>
      <w:r>
        <w:t>plot of log centroid size versus the projected regression score with a gray regression line indicating the common evolutionary trajectory</w:t>
      </w:r>
      <w:r w:rsidR="00BF6875">
        <w:t xml:space="preserve"> as per</w:t>
      </w:r>
      <w:r>
        <w:t xml:space="preserve">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rsidR="00261ED6">
        <w:t>;</w:t>
      </w:r>
      <w:r>
        <w:t xml:space="preserve"> </w:t>
      </w:r>
      <w:r>
        <w:rPr>
          <w:bCs/>
        </w:rPr>
        <w:t>c,</w:t>
      </w:r>
      <w:r>
        <w:rPr>
          <w:b/>
        </w:rPr>
        <w:t xml:space="preserve"> </w:t>
      </w:r>
      <w:r w:rsidR="00BF6875">
        <w:t>‘allometry-free’ shape residual dataset</w:t>
      </w:r>
      <w:r w:rsidR="00BF6875">
        <w:t>;</w:t>
      </w:r>
      <w:r w:rsidR="00BF6875">
        <w:rPr>
          <w:bCs/>
        </w:rPr>
        <w:t xml:space="preserve"> </w:t>
      </w:r>
      <w:r>
        <w:rPr>
          <w:bCs/>
        </w:rPr>
        <w:t>d,</w:t>
      </w:r>
      <w:r>
        <w:t xml:space="preserve"> shape residual dataset without </w:t>
      </w:r>
      <w:r>
        <w:rPr>
          <w:i/>
        </w:rPr>
        <w:t>Notomys</w:t>
      </w:r>
      <w:r w:rsidR="00BF6875">
        <w:rPr>
          <w:i/>
        </w:rPr>
        <w:t>.</w:t>
      </w: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8" w:name="_heading=h.17dp8vu"/>
      <w:bookmarkEnd w:id="8"/>
      <w:r>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lastRenderedPageBreak/>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9" w:name="_heading=h.3rdcrjn"/>
      <w:bookmarkEnd w:id="9"/>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Spheres show the mean position of landmarks for the column’s dataset, vectors show landmark displacement. Colors and lengths are calculated from relative proportions of the minimum/maximum vector lengths for each comparison, and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Pr>
          <w:i/>
          <w:iCs/>
        </w:rPr>
        <w:t>Notomys.</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heatmaps with all species highlighted shape patterns resembling the allometric variation seen in the full shape PC1 even though this pattern is not allometric, i.e. not correlated with body size (correlation = 0.11). For example, the </w:t>
      </w:r>
      <w:r>
        <w:rPr>
          <w:i/>
        </w:rPr>
        <w:t>Notomys</w:t>
      </w:r>
      <w:r>
        <w:t xml:space="preserve"> species at PC1 minimum show enlarged braincases and auditory bullae, but not shortened rostra as expected under CREA (Fig. 2e). To test whether these shape patterns are an artifact driven by the four bipedal hopping </w:t>
      </w:r>
      <w:r>
        <w:rPr>
          <w:i/>
          <w:iCs/>
        </w:rPr>
        <w:t>Notomys</w:t>
      </w:r>
      <w:r>
        <w:t xml:space="preserve"> species, we removed these from the shape residual dataset and re-calculated the heatmaps. The </w:t>
      </w:r>
      <w:r>
        <w:lastRenderedPageBreak/>
        <w:t xml:space="preserve">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10" w:name="_heading=h.26in1rg"/>
      <w:bookmarkStart w:id="11" w:name="_heading=h.uq2hteszg0yo"/>
      <w:bookmarkStart w:id="12" w:name="_heading=h.y6pg7i4p7m5p"/>
      <w:bookmarkEnd w:id="10"/>
      <w:bookmarkEnd w:id="11"/>
      <w:bookmarkEnd w:id="12"/>
    </w:p>
    <w:p w14:paraId="1F5B9904" w14:textId="77777777" w:rsidR="008922AE" w:rsidRDefault="00000000">
      <w:pPr>
        <w:pStyle w:val="Heading3"/>
        <w:numPr>
          <w:ilvl w:val="0"/>
          <w:numId w:val="0"/>
        </w:numPr>
        <w:spacing w:line="480" w:lineRule="auto"/>
        <w:ind w:firstLine="720"/>
      </w:pPr>
      <w:bookmarkStart w:id="13" w:name="_heading=h.lnxbz9"/>
      <w:bookmarkEnd w:id="13"/>
      <w:r>
        <w:t>Modularity and integration</w:t>
      </w:r>
    </w:p>
    <w:p w14:paraId="1809E441" w14:textId="36A0B70D"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w:t>
      </w:r>
      <w:bookmarkStart w:id="14" w:name="_Hlk160633768"/>
      <w:r>
        <w:t xml:space="preserve">This </w:t>
      </w:r>
      <w:r w:rsidR="00F723FD">
        <w:t>reflects the fact that allometric variation contains those patterns of integration that related to co-variation of all landmarks with size.</w:t>
      </w:r>
      <w:r>
        <w:t xml:space="preserve"> </w:t>
      </w:r>
      <w:bookmarkEnd w:id="14"/>
      <w:r>
        <w:t xml:space="preserve">As we also predicted, size-independent patterns of shape evolution exist in parallel with the size variation, with greater independence of the cranial modules suggested by the lower r-PLS and CR coefficients of the shape residual dataset. </w:t>
      </w:r>
      <w:bookmarkStart w:id="15" w:name="_Hlk160634476"/>
      <w:r>
        <w:t xml:space="preserve">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w:t>
      </w:r>
      <w:bookmarkEnd w:id="15"/>
      <w:r>
        <w:t xml:space="preserve">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w:t>
      </w:r>
      <w:r w:rsidR="00E2097B">
        <w:rPr>
          <w:b/>
          <w:bCs/>
        </w:rPr>
        <w:t>R-pls values</w:t>
      </w:r>
      <w:r w:rsidR="00F1272E">
        <w:rPr>
          <w:b/>
          <w:bCs/>
        </w:rPr>
        <w:t xml:space="preserve"> (reflecting integration)</w:t>
      </w:r>
      <w:r w:rsidR="00E2097B">
        <w:rPr>
          <w:b/>
          <w:bCs/>
        </w:rPr>
        <w:t xml:space="preserve"> between the molar module and others were also the smallest in the analyses, small enough for the molar module and the rostral and orbital modules to </w:t>
      </w:r>
      <w:r w:rsidR="002E7775">
        <w:rPr>
          <w:b/>
          <w:bCs/>
        </w:rPr>
        <w:t>approach a statistically</w:t>
      </w:r>
      <w:r w:rsidR="00E2097B">
        <w:rPr>
          <w:b/>
          <w:bCs/>
        </w:rPr>
        <w:t xml:space="preserve"> significantly lower level of integration compared to some others (</w:t>
      </w:r>
      <w:r w:rsidR="00E2097B" w:rsidRPr="00935EFD">
        <w:rPr>
          <w:b/>
          <w:bCs/>
          <w:highlight w:val="yellow"/>
        </w:rPr>
        <w:t>Table S1</w:t>
      </w:r>
      <w:r w:rsidR="00E2097B">
        <w:rPr>
          <w:b/>
          <w:bCs/>
        </w:rPr>
        <w:t xml:space="preserve">). </w:t>
      </w:r>
      <w:r w:rsidR="0019349F" w:rsidRPr="002173E8">
        <w:rPr>
          <w:b/>
          <w:bCs/>
        </w:rPr>
        <w:t>However, none of the difference in integration were clear in terms of significance, and may just exist because the molar</w:t>
      </w:r>
      <w:r w:rsidRPr="002173E8">
        <w:rPr>
          <w:b/>
          <w:bCs/>
        </w:rPr>
        <w:t xml:space="preserve"> module has the fewest landmarks (n = </w:t>
      </w:r>
      <w:r w:rsidRPr="002173E8">
        <w:rPr>
          <w:b/>
          <w:bCs/>
        </w:rPr>
        <w:lastRenderedPageBreak/>
        <w:t>19).</w:t>
      </w:r>
      <w:r>
        <w:t xml:space="preserve">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6" w:name="_heading=h.35nkun2"/>
      <w:bookmarkEnd w:id="16"/>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7" w:name="_heading=h.1ksv4uv"/>
      <w:bookmarkEnd w:id="17"/>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8" w:name="_heading=h.44sinio"/>
      <w:bookmarkEnd w:id="18"/>
      <w:proofErr w:type="spellStart"/>
      <w:r>
        <w:t>Phylo</w:t>
      </w:r>
      <w:proofErr w:type="spellEnd"/>
      <w:r>
        <w:t>-morphological distance</w:t>
      </w:r>
    </w:p>
    <w:p w14:paraId="65CC6035" w14:textId="17CA5D6A"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75246D">
        <w:instrText xml:space="preserve"> ADDIN EN.CITE &lt;EndNote&gt;&lt;Cite&gt;&lt;Author&gt;Voje&lt;/Author&gt;&lt;Year&gt;2014&lt;/Year&gt;&lt;RecNum&gt;37&lt;/RecNum&gt;&lt;DisplayText&gt;(Voje, Hansen, Egset, Bolstad, &amp;amp; Pélabon,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all of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r>
        <w:rPr>
          <w:i/>
        </w:rPr>
        <w:t>Notomys</w:t>
      </w:r>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9" w:name="_heading=h.2jxsxqh"/>
      <w:bookmarkEnd w:id="19"/>
      <w:r>
        <w:rPr>
          <w:b/>
          <w:color w:val="000000"/>
        </w:rPr>
        <w:t xml:space="preserve">Figure 5: </w:t>
      </w:r>
      <w:proofErr w:type="spellStart"/>
      <w:r>
        <w:rPr>
          <w:bCs/>
          <w:color w:val="000000"/>
        </w:rPr>
        <w:t>Phylo</w:t>
      </w:r>
      <w:proofErr w:type="spellEnd"/>
      <w:r>
        <w:rPr>
          <w:bCs/>
          <w:color w:val="000000"/>
        </w:rPr>
        <w:t>-morphological distance plots.</w:t>
      </w:r>
      <w:bookmarkStart w:id="20" w:name="_heading=h.z337ya"/>
      <w:bookmarkEnd w:id="20"/>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34CCF86A" w14:textId="2E09CF50" w:rsidR="008922A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is part of the CREA pattern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w:t>
      </w:r>
      <w:r>
        <w:fldChar w:fldCharType="begin"/>
      </w:r>
      <w:r w:rsidR="0075246D">
        <w:instrText xml:space="preserve"> ADDIN EN.CITE &lt;EndNote&gt;&lt;Cite&gt;&lt;Author&gt;Smaers&lt;/Author&gt;&lt;Year&gt;2021&lt;/Year&gt;&lt;RecNum&gt;38&lt;/RecNum&gt;&lt;DisplayText&gt;(Smaers et al.,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75246D">
        <w:instrText xml:space="preserve"> ADDIN EN.CITE &lt;EndNote&gt;&lt;Cite&gt;&lt;Author&gt;Weisbecker&lt;/Author&gt;&lt;Year&gt;2021&lt;/Year&gt;&lt;RecNum&gt;39&lt;/RecNum&gt;&lt;DisplayText&gt;(Weisbecker et al.,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694E1036"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 </w:instrText>
      </w:r>
      <w:r w:rsidR="0066115D">
        <w:fldChar w:fldCharType="begin">
          <w:fldData xml:space="preserve">PEVuZE5vdGU+PENpdGU+PEF1dGhvcj5NYXJyb2lnPC9BdXRob3I+PFllYXI+MjAwNTwvWWVhcj48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4MDg0NTwvcGFnZXM+PHZvbHVtZT4yODU8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</w:fldData>
        </w:fldChar>
      </w:r>
      <w:r w:rsidR="0066115D">
        <w:instrText xml:space="preserve"> ADDIN EN.CITE.DATA </w:instrText>
      </w:r>
      <w:r w:rsidR="0066115D">
        <w:fldChar w:fldCharType="end"/>
      </w:r>
      <w:r w:rsidR="00245C5E">
        <w:fldChar w:fldCharType="separate"/>
      </w:r>
      <w:r w:rsidR="0066115D">
        <w:rPr>
          <w:noProof/>
        </w:rPr>
        <w:t>(Marroig &amp; Cheverud, 2005; Mitchell, Sherratt, Ledogar, &amp; Wroe, 2018; Mitchell et al., 2024; Singleton, 2005; Weisbecker et al., 2019)</w:t>
      </w:r>
      <w:r w:rsidR="00245C5E">
        <w:fldChar w:fldCharType="end"/>
      </w:r>
      <w:r>
        <w:t xml:space="preserve">. This is probably particularly true for rodents, where high levels </w:t>
      </w:r>
      <w:r>
        <w:lastRenderedPageBreak/>
        <w:t>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 </w:instrText>
      </w:r>
      <w:r w:rsidR="0075246D">
        <w:fldChar w:fldCharType="begin">
          <w:fldData xml:space="preserve">PEVuZE5vdGU+PENpdGU+PEF1dGhvcj5Db3g8L0F1dGhvcj48WWVhcj4yMDEyPC9ZZWFyPjxSZWNO
dW0+NDM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zPC9yZWMtbnVtYmVyPjxmb3JlaWduLWtleXM+PGtleSBhcHA9IkVOIiBkYi1pZD0i
cDl2ZnNmMnZqMnR2d2pldnd3OXB6d2ZhenhmdjV0eHZ3NWFwIiB0aW1lc3RhbXA9IjE3MDk2OTIz
MzEiPjQz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Y8L1JlY051bT48cmVjb3JkPjxy
ZWMtbnVtYmVyPjY8L3JlYy1udW1iZXI+PGZvcmVpZ24ta2V5cz48a2V5IGFwcD0iRU4iIGRiLWlk
PSJwOXZmc2YydmoydHZ3amV2d3c5cHp3ZmF6eGZ2NXR4dnc1YXAiIHRpbWVzdGFtcD0iMTcwOTY5
MjMzMSI+Nj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0PC9SZWNOdW0+PHJlY29yZD48
cmVjLW51bWJlcj40NDwvcmVjLW51bWJlcj48Zm9yZWlnbi1rZXlzPjxrZXkgYXBwPSJFTiIgZGIt
aWQ9InA5dmZzZjJ2ajJ0dndqZXZ3dzlwendmYXp4ZnY1dHh2dzVhcCIgdGltZXN0YW1wPSIxNzA5
NjkyMzMxIj40ND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TwvUmVjTnVtPjxyZWNvcmQ+PHJlYy1udW1iZXI+NDU8L3JlYy1udW1iZXI+PGZvcmVp
Z24ta2V5cz48a2V5IGFwcD0iRU4iIGRiLWlkPSJwOXZmc2YydmoydHZ3amV2d3c5cHp3ZmF6eGZ2
NXR4dnc1YXAiIHRpbWVzdGFtcD0iMTcwOTY5MjMzMSI+NDU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1PC9SZWNOdW0+PHJlY29yZD48cmVjLW51bWJlcj41PC9yZWMtbnVtYmVyPjxmb3Jl
aWduLWtleXM+PGtleSBhcHA9IkVOIiBkYi1pZD0icDl2ZnNmMnZqMnR2d2pldnd3OXB6d2Zhenhm
djV0eHZ3NWFwIiB0aW1lc3RhbXA9IjE3MDk2OTIzMzEiPjU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A5
dmZzZjJ2ajJ0dndqZXZ3dzlwendmYXp4ZnY1dHh2dzVhcCIgdGltZXN0YW1wPSIxNzA5NjkyMzMx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75246D">
        <w:instrText xml:space="preserve"> ADDIN EN.CITE.DATA </w:instrText>
      </w:r>
      <w:r w:rsidR="0075246D">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75246D">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47756C4C"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66115D">
        <w:instrText xml:space="preserve"> ADDIN EN.CITE &lt;EndNote&gt;&lt;Cite ExcludeAuth="1"&gt;&lt;Author&gt;Mitchell&lt;/Author&gt;&lt;Year&gt;2024&lt;/Year&gt;&lt;RecNum&gt;57&lt;/RecNum&gt;&lt;DisplayText&gt;(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2024)</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 </w:instrText>
      </w:r>
      <w:r w:rsidR="0075246D">
        <w:fldChar w:fldCharType="begin">
          <w:fldData xml:space="preserve">PEVuZE5vdGU+PENpdGU+PEF1dGhvcj5IZW5uZWthbTwvQXV0aG9yPjxZZWFyPjIwMjA8L1llYXI+
PFJlY051bT40ODwvUmVjTnVtPjxEaXNwbGF5VGV4dD4oSGVubmVrYW0gZXQgYWwuLCAyMDIwOyBX
aWxsaWFtcywgUGVpZmZlciwgJmFtcDsgRm9yZCwgMjAwOSk8L0Rpc3BsYXlUZXh0PjxyZWNvcmQ+
PHJlYy1udW1iZXI+NDg8L3JlYy1udW1iZXI+PGZvcmVpZ24ta2V5cz48a2V5IGFwcD0iRU4iIGRi
LWlkPSJwOXZmc2YydmoydHZ3amV2d3c5cHp3ZmF6eGZ2NXR4dnc1YXAiIHRpbWVzdGFtcD0iMTcw
OTY5MjMzMSI+NDg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A5dmZzZjJ2ajJ0
dndqZXZ3dzlwendmYXp4ZnY1dHh2dzVhcCIgdGltZXN0YW1wPSIxNzA5NjkyMzMx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75246D">
        <w:instrText xml:space="preserve"> ADDIN EN.CITE.DATA </w:instrText>
      </w:r>
      <w:r w:rsidR="0075246D">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 </w:instrText>
      </w:r>
      <w:r w:rsidR="0075246D">
        <w:fldChar w:fldCharType="begin">
          <w:fldData xml:space="preserve">PEVuZE5vdGU+PENpdGU+PEF1dGhvcj5GaWd1ZWlyaWRvPC9BdXRob3I+PFllYXI+MjAxNDwvWWVh
cj48UmVjTnVtPjUwPC9SZWNOdW0+PERpc3BsYXlUZXh0PihGaWd1ZWlyaWRvLCBUc2VuZywgU2Vy
cmFuby1BbGFyY8OzbiwgTWFydMOtbi1TZXJyYSwgJmFtcDsgUGFzdG9yLCAyMDE0OyBNaXRjaGVs
bCwgMjAxOTsgU3RyYWl0IGV0IGFsLiwgMjAwOTsgVmFuIFZhbGtlbmJ1cmdoLCAxOTg5KTwvRGlz
cGxheVRleHQ+PHJlY29yZD48cmVjLW51bWJlcj41MDwvcmVjLW51bWJlcj48Zm9yZWlnbi1rZXlz
PjxrZXkgYXBwPSJFTiIgZGItaWQ9InA5dmZzZjJ2ajJ0dndqZXZ3dzlwendmYXp4ZnY1dHh2dzVh
cCIgdGltZXN0YW1wPSIxNzA5NjkyMzMxIj41M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E8
L1JlY051bT48cmVjb3JkPjxyZWMtbnVtYmVyPjUxPC9yZWMtbnVtYmVyPjxmb3JlaWduLWtleXM+
PGtleSBhcHA9IkVOIiBkYi1pZD0icDl2ZnNmMnZqMnR2d2pldnd3OXB6d2ZhenhmdjV0eHZ3NWFw
IiB0aW1lc3RhbXA9IjE3MDk2OTIzMzEiPjUx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yPC9SZWNOdW0+PHJlY29yZD48cmVjLW51bWJlcj41MjwvcmVjLW51bWJlcj48Zm9yZWln
bi1rZXlzPjxrZXkgYXBwPSJFTiIgZGItaWQ9InA5dmZzZjJ2ajJ0dndqZXZ3dzlwendmYXp4ZnY1
dHh2dzVhcCIgdGltZXN0YW1wPSIxNzA5NjkyMzMxIj41Mj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zPC9SZWNOdW0+PHJlY29yZD48cmVjLW51bWJlcj41MzwvcmVjLW51bWJlcj48
Zm9yZWlnbi1rZXlzPjxrZXkgYXBwPSJFTiIgZGItaWQ9InA5dmZzZjJ2ajJ0dndqZXZ3dzlwendm
YXp4ZnY1dHh2dzVhcCIgdGltZXN0YW1wPSIxNzA5NjkyMzMxIj41Mz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75246D">
        <w:instrText xml:space="preserve"> ADDIN EN.CITE.DATA </w:instrText>
      </w:r>
      <w:r w:rsidR="0075246D">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75246D">
        <w:instrText xml:space="preserve"> ADDIN EN.CITE &lt;EndNote&gt;&lt;Cite&gt;&lt;Author&gt;Murray&lt;/Author&gt;&lt;Year&gt;1999&lt;/Year&gt;&lt;RecNum&gt;54&lt;/RecNum&gt;&lt;DisplayText&gt;(Murray, Dickman, Watts, &amp;amp; Morton,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r>
        <w:rPr>
          <w:i/>
        </w:rPr>
        <w:t>Conilurus penicillatus</w:t>
      </w:r>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id w:val="571853110"/>
        </w:sdtPr>
        <w:sdtContent/>
      </w:sdt>
      <w:r>
        <w:t xml:space="preserve">and to a lesser degree in </w:t>
      </w:r>
      <w:proofErr w:type="spellStart"/>
      <w:r>
        <w:rPr>
          <w:i/>
        </w:rPr>
        <w:t>Mastacomys</w:t>
      </w:r>
      <w:proofErr w:type="spellEnd"/>
      <w:r>
        <w:t xml:space="preserve">. </w:t>
      </w:r>
      <w:r>
        <w:rPr>
          <w:i/>
        </w:rPr>
        <w:t>Notomys</w:t>
      </w:r>
      <w:r>
        <w:t xml:space="preserve"> species do not lie on the common allometric line, but this separation is because of their derived basicranium, not their facial tilt. The inclusion of a facial tilt in </w:t>
      </w:r>
      <w:r>
        <w:rPr>
          <w:i/>
        </w:rPr>
        <w:t>Conilurus</w:t>
      </w:r>
      <w:r>
        <w:t xml:space="preserve"> and </w:t>
      </w:r>
      <w:r>
        <w:rPr>
          <w:i/>
        </w:rPr>
        <w:t>Notomys</w:t>
      </w:r>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4C9CDD32"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r>
        <w:rPr>
          <w:i/>
        </w:rPr>
        <w:t>Notomys</w:t>
      </w:r>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75246D">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r>
        <w:rPr>
          <w:i/>
        </w:rPr>
        <w:t xml:space="preserve">Notomys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r>
        <w:rPr>
          <w:i/>
          <w:iCs/>
        </w:rPr>
        <w:t>Notomys</w:t>
      </w:r>
      <w:r>
        <w:t xml:space="preserve"> and </w:t>
      </w:r>
      <w:proofErr w:type="spellStart"/>
      <w:r>
        <w:rPr>
          <w:i/>
          <w:iCs/>
        </w:rPr>
        <w:t>Mastacomys</w:t>
      </w:r>
      <w:proofErr w:type="spellEnd"/>
      <w:r>
        <w:t xml:space="preserve"> are not significantly different from the common allometric slope </w:t>
      </w:r>
      <w:r>
        <w:fldChar w:fldCharType="begin"/>
      </w:r>
      <w:r w:rsidR="0075246D">
        <w:instrText xml:space="preserve"> ADDIN EN.CITE &lt;EndNote&gt;&lt;Cite AuthorYear="1"&gt;&lt;Author&gt;Marcy&lt;/Author&gt;&lt;Year&gt;2020&lt;/Year&gt;&lt;RecNum&gt;5&lt;/RecNum&gt;&lt;DisplayText&gt;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66115D">
        <w:instrText xml:space="preserve"> ADDIN EN.CITE &lt;EndNote&gt;&lt;Cite&gt;&lt;Author&gt;Mitchell&lt;/Author&gt;&lt;Year&gt;2024&lt;/Year&gt;&lt;RecNum&gt;57&lt;/RecNum&gt;&lt;Prefix&gt;(represented by the intercept differences of the allomeric slope`; &lt;/Prefix&gt;&lt;DisplayText&gt;((represented by the intercept differences of the allomeric slope; 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245C5E">
        <w:fldChar w:fldCharType="separate"/>
      </w:r>
      <w:r w:rsidR="0066115D">
        <w:rPr>
          <w:noProof/>
        </w:rPr>
        <w:t>((represented by the intercept differences of the allomeric slope; Mitchell et al., 2024)</w:t>
      </w:r>
      <w:r w:rsidR="00245C5E">
        <w:fldChar w:fldCharType="end"/>
      </w:r>
    </w:p>
    <w:p w14:paraId="4D9B1B6D" w14:textId="77777777" w:rsidR="008922AE" w:rsidRDefault="008922AE">
      <w:pPr>
        <w:spacing w:line="480" w:lineRule="auto"/>
      </w:pPr>
    </w:p>
    <w:p w14:paraId="52781224" w14:textId="128E0001"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75246D">
        <w:instrText xml:space="preserve"> ADDIN EN.CITE &lt;EndNote&gt;&lt;Cite&gt;&lt;Author&gt;Goswami&lt;/Author&gt;&lt;Year&gt;2022&lt;/Year&gt;&lt;RecNum&gt;8&lt;/RecNum&gt;&lt;DisplayText&gt;(Goswami et al.,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66115D">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fldChar w:fldCharType="separate"/>
      </w:r>
      <w:r w:rsidR="0066115D">
        <w:rPr>
          <w:noProof/>
        </w:rPr>
        <w:t>(Mitchell et al., 2024)</w:t>
      </w:r>
      <w:r w:rsidR="00422522">
        <w:fldChar w:fldCharType="end"/>
      </w:r>
      <w:r>
        <w:t>.</w:t>
      </w:r>
    </w:p>
    <w:p w14:paraId="635CDE58" w14:textId="77777777" w:rsidR="008922AE" w:rsidRDefault="008922AE">
      <w:pPr>
        <w:spacing w:line="480" w:lineRule="auto"/>
      </w:pPr>
    </w:p>
    <w:p w14:paraId="7CCACC0D" w14:textId="65213853"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75246D">
        <w:instrText xml:space="preserve"> ADDIN EN.CITE &lt;EndNote&gt;&lt;Cite&gt;&lt;Author&gt;Marcy&lt;/Author&gt;&lt;Year&gt;2020&lt;/Year&gt;&lt;RecNum&gt;5&lt;/RecNum&gt;&lt;Prefix&gt;sensu Schluter`; &lt;/Prefix&gt;&lt;DisplayText&gt;(sensu Schluter; Marcy et al.,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75246D">
        <w:instrText xml:space="preserve"> ADDIN EN.CITE &lt;EndNote&gt;&lt;Cite&gt;&lt;Author&gt;Harmon&lt;/Author&gt;&lt;Year&gt;2010&lt;/Year&gt;&lt;RecNum&gt;55&lt;/RecNum&gt;&lt;DisplayText&gt;(Harmon et al.,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0574AA7"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66115D">
        <w:rPr>
          <w:bCs/>
        </w:rPr>
        <w:instrText xml:space="preserve"> ADDIN EN.CITE &lt;EndNote&gt;&lt;Cite&gt;&lt;Author&gt;Mitchell&lt;/Author&gt;&lt;Year&gt;2024&lt;/Year&gt;&lt;RecNum&gt;57&lt;/RecNum&gt;&lt;DisplayText&gt;(Mitchell et al., 2024)&lt;/DisplayText&gt;&lt;record&gt;&lt;rec-number&gt;57&lt;/rec-number&gt;&lt;foreign-keys&gt;&lt;key app="EN" db-id="p9vfsf2vj2tvwjevww9pzwfazxfv5txvw5ap" timestamp="1709693468"&gt;57&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pages&gt;496-524&lt;/pages&gt;&lt;volume&gt;99&lt;/volume&gt;&lt;number&gt;2&lt;/number&gt;&lt;dates&gt;&lt;year&gt;2024&lt;/year&gt;&lt;/dates&gt;&lt;urls&gt;&lt;/urls&gt;&lt;electronic-resource-num&gt;10.1111/brv.13032&lt;/electronic-resource-num&gt;&lt;/record&gt;&lt;/Cite&gt;&lt;/EndNote&gt;</w:instrText>
      </w:r>
      <w:r w:rsidR="00422522">
        <w:rPr>
          <w:bCs/>
        </w:rPr>
        <w:fldChar w:fldCharType="separate"/>
      </w:r>
      <w:r w:rsidR="0066115D">
        <w:rPr>
          <w:bCs/>
          <w:noProof/>
        </w:rPr>
        <w:t>(Mitchell et al., 2024)</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75246D">
        <w:instrText xml:space="preserve"> ADDIN EN.CITE &lt;EndNote&gt;&lt;Cite&gt;&lt;Author&gt;Esselstyn&lt;/Author&gt;&lt;Year&gt;2012&lt;/Year&gt;&lt;RecNum&gt;56&lt;/RecNum&gt;&lt;DisplayText&gt;(Esselstyn, Achmadi, &amp;amp; Rowe,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One important insight is that some patterns of postural adaptation, in our case relating to facial tilt, appear to be integrated with a common allometric line, producing a shared evolutionary shape pattern for the majority of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21" w:name="_Hlk132629059"/>
      <w:bookmarkStart w:id="22" w:name="_Hlk147487310"/>
      <w:r>
        <w:rPr>
          <w:b/>
        </w:rPr>
        <w:lastRenderedPageBreak/>
        <w:t>References</w:t>
      </w:r>
      <w:bookmarkEnd w:id="21"/>
      <w:bookmarkEnd w:id="22"/>
    </w:p>
    <w:p w14:paraId="2F44B245" w14:textId="4F27255F" w:rsidR="00BE4905" w:rsidRPr="00BE4905" w:rsidRDefault="00751EC7" w:rsidP="00BE4905">
      <w:pPr>
        <w:pStyle w:val="EndNoteBibliography"/>
        <w:ind w:left="720" w:hanging="720"/>
        <w:rPr>
          <w:noProof/>
        </w:rPr>
      </w:pPr>
      <w:r>
        <w:fldChar w:fldCharType="begin"/>
      </w:r>
      <w:r>
        <w:instrText xml:space="preserve"> ADDIN EN.REFLIST </w:instrText>
      </w:r>
      <w:r>
        <w:fldChar w:fldCharType="separate"/>
      </w:r>
      <w:r w:rsidR="00BE4905" w:rsidRPr="00BE4905">
        <w:rPr>
          <w:noProof/>
        </w:rPr>
        <w:t xml:space="preserve">Adams, D. C. (2016). Evaluating modularity in morphometric data: challenges with the RV coefficient and a new test measure. </w:t>
      </w:r>
      <w:r w:rsidR="00BE4905" w:rsidRPr="00BE4905">
        <w:rPr>
          <w:i/>
          <w:noProof/>
        </w:rPr>
        <w:t>Methods in Ecology and Evolution, 7</w:t>
      </w:r>
      <w:r w:rsidR="00BE4905" w:rsidRPr="00BE4905">
        <w:rPr>
          <w:noProof/>
        </w:rPr>
        <w:t>(5), 565-572. doi:</w:t>
      </w:r>
      <w:hyperlink r:id="rId14" w:history="1">
        <w:r w:rsidR="00BE4905" w:rsidRPr="00BE4905">
          <w:rPr>
            <w:rStyle w:val="Hyperlink"/>
            <w:noProof/>
          </w:rPr>
          <w:t>https://doi.org/10.1111/2041-210X.12511</w:t>
        </w:r>
      </w:hyperlink>
    </w:p>
    <w:p w14:paraId="19261374" w14:textId="77777777" w:rsidR="00BE4905" w:rsidRPr="00BE4905" w:rsidRDefault="00BE4905" w:rsidP="00BE4905">
      <w:pPr>
        <w:pStyle w:val="EndNoteBibliography"/>
        <w:ind w:left="720" w:hanging="720"/>
        <w:rPr>
          <w:noProof/>
        </w:rPr>
      </w:pPr>
      <w:r w:rsidRPr="00BE4905">
        <w:rPr>
          <w:noProof/>
        </w:rPr>
        <w:t xml:space="preserve">Adams, D. C., &amp; Collyer, M. L. (2016). On the comparison of the strength of morphological integration across morphometric datasets. </w:t>
      </w:r>
      <w:r w:rsidRPr="00BE4905">
        <w:rPr>
          <w:i/>
          <w:noProof/>
        </w:rPr>
        <w:t>Evolution, 70</w:t>
      </w:r>
      <w:r w:rsidRPr="00BE4905">
        <w:rPr>
          <w:noProof/>
        </w:rPr>
        <w:t xml:space="preserve">(11), 2623-2631. </w:t>
      </w:r>
    </w:p>
    <w:p w14:paraId="331C55CF" w14:textId="71C324A7" w:rsidR="00BE4905" w:rsidRPr="00BE4905" w:rsidRDefault="00BE4905" w:rsidP="00BE4905">
      <w:pPr>
        <w:pStyle w:val="EndNoteBibliography"/>
        <w:ind w:left="720" w:hanging="720"/>
        <w:rPr>
          <w:noProof/>
        </w:rPr>
      </w:pPr>
      <w:r w:rsidRPr="00BE4905">
        <w:rPr>
          <w:noProof/>
        </w:rPr>
        <w:t xml:space="preserve">Adams, D. C., &amp; Collyer, M. L. (2019). Comparing the strength of modular signal, and evaluating alternative modular hypotheses, using covariance ratio effect sizes with morphometric data. </w:t>
      </w:r>
      <w:r w:rsidRPr="00BE4905">
        <w:rPr>
          <w:i/>
          <w:noProof/>
        </w:rPr>
        <w:t>Evolution, 73</w:t>
      </w:r>
      <w:r w:rsidRPr="00BE4905">
        <w:rPr>
          <w:noProof/>
        </w:rPr>
        <w:t>(12), 2352-2367. doi:</w:t>
      </w:r>
      <w:hyperlink r:id="rId15" w:history="1">
        <w:r w:rsidRPr="00BE4905">
          <w:rPr>
            <w:rStyle w:val="Hyperlink"/>
            <w:noProof/>
          </w:rPr>
          <w:t>https://doi.org/10.1111/evo.13867</w:t>
        </w:r>
      </w:hyperlink>
    </w:p>
    <w:p w14:paraId="641D6542" w14:textId="3871296E" w:rsidR="00BE4905" w:rsidRPr="00BE4905" w:rsidRDefault="00BE4905" w:rsidP="00BE4905">
      <w:pPr>
        <w:pStyle w:val="EndNoteBibliography"/>
        <w:ind w:left="720" w:hanging="720"/>
        <w:rPr>
          <w:noProof/>
        </w:rPr>
      </w:pPr>
      <w:r w:rsidRPr="00BE4905">
        <w:rPr>
          <w:noProof/>
        </w:rPr>
        <w:t xml:space="preserve">Adams, D. C., Collyer, M. L., Kaliontzopoulou, A., &amp; Baken, E. K. (2022). Geomorph: Software for geometric morphometric analyses. </w:t>
      </w:r>
      <w:r w:rsidRPr="00BE4905">
        <w:rPr>
          <w:i/>
          <w:noProof/>
        </w:rPr>
        <w:t xml:space="preserve">R package version 4.0.4. </w:t>
      </w:r>
      <w:hyperlink r:id="rId16" w:history="1">
        <w:r w:rsidRPr="00BE4905">
          <w:rPr>
            <w:rStyle w:val="Hyperlink"/>
            <w:i/>
            <w:noProof/>
          </w:rPr>
          <w:t>https://cran.r-project.org/package=geomorph</w:t>
        </w:r>
      </w:hyperlink>
      <w:r w:rsidRPr="00BE4905">
        <w:rPr>
          <w:noProof/>
        </w:rPr>
        <w:t xml:space="preserve">. </w:t>
      </w:r>
    </w:p>
    <w:p w14:paraId="1DA4917A" w14:textId="7A4B5114" w:rsidR="00BE4905" w:rsidRPr="00BE4905" w:rsidRDefault="00BE4905" w:rsidP="00BE4905">
      <w:pPr>
        <w:pStyle w:val="EndNoteBibliography"/>
        <w:ind w:left="720" w:hanging="720"/>
        <w:rPr>
          <w:noProof/>
        </w:rPr>
      </w:pPr>
      <w:r w:rsidRPr="00BE4905">
        <w:rPr>
          <w:noProof/>
        </w:rPr>
        <w:t xml:space="preserve">Adams, D. C., &amp; Felice, R. N. (2014). Assessing trait covariation and morphological integration on phylogenies using evolutionary covariance matrices. </w:t>
      </w:r>
      <w:r w:rsidRPr="00BE4905">
        <w:rPr>
          <w:i/>
          <w:noProof/>
        </w:rPr>
        <w:t>PLOS ONE, 9</w:t>
      </w:r>
      <w:r w:rsidRPr="00BE4905">
        <w:rPr>
          <w:noProof/>
        </w:rPr>
        <w:t>(4), e94335. doi:</w:t>
      </w:r>
      <w:hyperlink r:id="rId17" w:history="1">
        <w:r w:rsidRPr="00BE4905">
          <w:rPr>
            <w:rStyle w:val="Hyperlink"/>
            <w:noProof/>
          </w:rPr>
          <w:t>https://doi.org/10.1371/journal.pone.0094335</w:t>
        </w:r>
      </w:hyperlink>
    </w:p>
    <w:p w14:paraId="706B8966" w14:textId="3C656F26" w:rsidR="00BE4905" w:rsidRPr="00BE4905" w:rsidRDefault="00BE4905" w:rsidP="00BE4905">
      <w:pPr>
        <w:pStyle w:val="EndNoteBibliography"/>
        <w:ind w:left="720" w:hanging="720"/>
        <w:rPr>
          <w:noProof/>
        </w:rPr>
      </w:pPr>
      <w:r w:rsidRPr="00BE4905">
        <w:rPr>
          <w:noProof/>
        </w:rPr>
        <w:t xml:space="preserve">Baken, E. K., Collyer, M. L., Kaliontzopoulou, A., &amp; Adams, D. C. (2021). geomorph v4.0 and gmShiny: enhanced analytics and a new graphical interface for a comprehensive morphometric experience. </w:t>
      </w:r>
      <w:r w:rsidRPr="00BE4905">
        <w:rPr>
          <w:i/>
          <w:noProof/>
        </w:rPr>
        <w:t>Methods in Ecology and Evolution, 12</w:t>
      </w:r>
      <w:r w:rsidRPr="00BE4905">
        <w:rPr>
          <w:noProof/>
        </w:rPr>
        <w:t>, 2355-2363. doi:</w:t>
      </w:r>
      <w:hyperlink r:id="rId18" w:history="1">
        <w:r w:rsidRPr="00BE4905">
          <w:rPr>
            <w:rStyle w:val="Hyperlink"/>
            <w:noProof/>
          </w:rPr>
          <w:t>https://doi.org/10.1111/2041-210X.13723</w:t>
        </w:r>
      </w:hyperlink>
    </w:p>
    <w:p w14:paraId="061773B1" w14:textId="77777777" w:rsidR="00BE4905" w:rsidRPr="00BE4905" w:rsidRDefault="00BE4905" w:rsidP="00BE4905">
      <w:pPr>
        <w:pStyle w:val="EndNoteBibliography"/>
        <w:ind w:left="720" w:hanging="720"/>
        <w:rPr>
          <w:noProof/>
        </w:rPr>
      </w:pPr>
      <w:r w:rsidRPr="00BE4905">
        <w:rPr>
          <w:noProof/>
        </w:rPr>
        <w:t xml:space="preserve">Bonferroni, C. (1936). Teoria statistica delle classi e calcolo delle probabilita. </w:t>
      </w:r>
      <w:r w:rsidRPr="00BE4905">
        <w:rPr>
          <w:i/>
          <w:noProof/>
        </w:rPr>
        <w:t>Pubblicazioni del R Istituto Superiore di Scienze Economiche e Commericiali di Firenze, 8</w:t>
      </w:r>
      <w:r w:rsidRPr="00BE4905">
        <w:rPr>
          <w:noProof/>
        </w:rPr>
        <w:t xml:space="preserve">, 3-62. </w:t>
      </w:r>
    </w:p>
    <w:p w14:paraId="2FA3CA4E" w14:textId="3D731B3A" w:rsidR="00BE4905" w:rsidRPr="00BE4905" w:rsidRDefault="00BE4905" w:rsidP="00BE4905">
      <w:pPr>
        <w:pStyle w:val="EndNoteBibliography"/>
        <w:ind w:left="720" w:hanging="720"/>
        <w:rPr>
          <w:noProof/>
        </w:rPr>
      </w:pPr>
      <w:r w:rsidRPr="00BE4905">
        <w:rPr>
          <w:noProof/>
        </w:rPr>
        <w:t xml:space="preserve">Bookstein, F. L. (2015). Integration, disintegration, and self-similarity: characterizing the scales of shape variation in landmark data. </w:t>
      </w:r>
      <w:r w:rsidRPr="00BE4905">
        <w:rPr>
          <w:i/>
          <w:noProof/>
        </w:rPr>
        <w:t>Evolutionary Biology, 42</w:t>
      </w:r>
      <w:r w:rsidRPr="00BE4905">
        <w:rPr>
          <w:noProof/>
        </w:rPr>
        <w:t>(4), 395-426. doi:</w:t>
      </w:r>
      <w:hyperlink r:id="rId19" w:history="1">
        <w:r w:rsidRPr="00BE4905">
          <w:rPr>
            <w:rStyle w:val="Hyperlink"/>
            <w:noProof/>
          </w:rPr>
          <w:t>https://doi.org/10.1007/s11692-015-9317-8</w:t>
        </w:r>
      </w:hyperlink>
    </w:p>
    <w:p w14:paraId="1959C916" w14:textId="77777777" w:rsidR="00BE4905" w:rsidRPr="00BE4905" w:rsidRDefault="00BE4905" w:rsidP="00BE4905">
      <w:pPr>
        <w:pStyle w:val="EndNoteBibliography"/>
        <w:ind w:left="720" w:hanging="720"/>
        <w:rPr>
          <w:noProof/>
        </w:rPr>
      </w:pPr>
      <w:r w:rsidRPr="00BE4905">
        <w:rPr>
          <w:noProof/>
        </w:rPr>
        <w:t xml:space="preserve">Breed, B., &amp; Ford, F. (2007). </w:t>
      </w:r>
      <w:r w:rsidRPr="00BE4905">
        <w:rPr>
          <w:i/>
          <w:noProof/>
        </w:rPr>
        <w:t>Native Mice and Rats</w:t>
      </w:r>
      <w:r w:rsidRPr="00BE4905">
        <w:rPr>
          <w:noProof/>
        </w:rPr>
        <w:t>.</w:t>
      </w:r>
    </w:p>
    <w:p w14:paraId="2C438D80" w14:textId="560CD877" w:rsidR="00BE4905" w:rsidRPr="00BE4905" w:rsidRDefault="00BE4905" w:rsidP="00BE4905">
      <w:pPr>
        <w:pStyle w:val="EndNoteBibliography"/>
        <w:ind w:left="720" w:hanging="720"/>
        <w:rPr>
          <w:noProof/>
        </w:rPr>
      </w:pPr>
      <w:r w:rsidRPr="00BE4905">
        <w:rPr>
          <w:noProof/>
        </w:rPr>
        <w:t xml:space="preserve">Bright, J. A., Marugán-Lobón, J., Cobb, S. N., &amp; Rayfield, E. J. (2016). The shapes of bird beaks are highly controlled by nondietary factors. </w:t>
      </w:r>
      <w:r w:rsidRPr="00BE4905">
        <w:rPr>
          <w:i/>
          <w:noProof/>
        </w:rPr>
        <w:t>Proceedings of the National Academy of Sciences, 113</w:t>
      </w:r>
      <w:r w:rsidRPr="00BE4905">
        <w:rPr>
          <w:noProof/>
        </w:rPr>
        <w:t>(19), 5352-5357. doi:</w:t>
      </w:r>
      <w:hyperlink r:id="rId20" w:history="1">
        <w:r w:rsidRPr="00BE4905">
          <w:rPr>
            <w:rStyle w:val="Hyperlink"/>
            <w:noProof/>
          </w:rPr>
          <w:t>https://doi.org/10.1073/pnas.1602683113</w:t>
        </w:r>
      </w:hyperlink>
    </w:p>
    <w:p w14:paraId="07189A6C" w14:textId="77777777" w:rsidR="00BE4905" w:rsidRPr="00BE4905" w:rsidRDefault="00BE4905" w:rsidP="00BE4905">
      <w:pPr>
        <w:pStyle w:val="EndNoteBibliography"/>
        <w:ind w:left="720" w:hanging="720"/>
        <w:rPr>
          <w:noProof/>
        </w:rPr>
      </w:pPr>
      <w:r w:rsidRPr="00BE4905">
        <w:rPr>
          <w:noProof/>
        </w:rPr>
        <w:t xml:space="preserve">Burnham, K. P., &amp; Anderson, D. R. (2002). </w:t>
      </w:r>
      <w:r w:rsidRPr="00BE4905">
        <w:rPr>
          <w:i/>
          <w:noProof/>
        </w:rPr>
        <w:t>Model Selection and Multi-Model Inference</w:t>
      </w:r>
      <w:r w:rsidRPr="00BE4905">
        <w:rPr>
          <w:noProof/>
        </w:rPr>
        <w:t>. New York: Springer.</w:t>
      </w:r>
    </w:p>
    <w:p w14:paraId="1D6D8E50" w14:textId="5C5210C6" w:rsidR="00BE4905" w:rsidRPr="00BE4905" w:rsidRDefault="00BE4905" w:rsidP="00BE4905">
      <w:pPr>
        <w:pStyle w:val="EndNoteBibliography"/>
        <w:ind w:left="720" w:hanging="720"/>
        <w:rPr>
          <w:noProof/>
        </w:rPr>
      </w:pPr>
      <w:r w:rsidRPr="00BE4905">
        <w:rPr>
          <w:noProof/>
        </w:rPr>
        <w:t xml:space="preserve">Cardini, A. (2019). Craniofacial allometry is a rule in evolutionary radiations of placentals. </w:t>
      </w:r>
      <w:r w:rsidRPr="00BE4905">
        <w:rPr>
          <w:i/>
          <w:noProof/>
        </w:rPr>
        <w:t>Evolutionary Biology, 46</w:t>
      </w:r>
      <w:r w:rsidRPr="00BE4905">
        <w:rPr>
          <w:noProof/>
        </w:rPr>
        <w:t>(3), 239-248. doi:</w:t>
      </w:r>
      <w:hyperlink r:id="rId21" w:history="1">
        <w:r w:rsidRPr="00BE4905">
          <w:rPr>
            <w:rStyle w:val="Hyperlink"/>
            <w:noProof/>
          </w:rPr>
          <w:t>https://doi.org/10.1007/s11692-019-09477-7</w:t>
        </w:r>
      </w:hyperlink>
    </w:p>
    <w:p w14:paraId="02ED0ED9" w14:textId="49BA54F0" w:rsidR="00BE4905" w:rsidRPr="00BE4905" w:rsidRDefault="00BE4905" w:rsidP="00BE4905">
      <w:pPr>
        <w:pStyle w:val="EndNoteBibliography"/>
        <w:ind w:left="720" w:hanging="720"/>
        <w:rPr>
          <w:noProof/>
        </w:rPr>
      </w:pPr>
      <w:r w:rsidRPr="00BE4905">
        <w:rPr>
          <w:noProof/>
        </w:rPr>
        <w:t xml:space="preserve">Cardini, A., Polly, D., Dawson, R., &amp; Milne, N. (2015). Why the long face? Kangaroos and wallabies follow the same ‘rule’ of cranial evolutionary allometry (CREA) as placentals. </w:t>
      </w:r>
      <w:r w:rsidRPr="00BE4905">
        <w:rPr>
          <w:i/>
          <w:noProof/>
        </w:rPr>
        <w:t>Evolutionary Biology, 42</w:t>
      </w:r>
      <w:r w:rsidRPr="00BE4905">
        <w:rPr>
          <w:noProof/>
        </w:rPr>
        <w:t>(2), 169-176. doi:</w:t>
      </w:r>
      <w:hyperlink r:id="rId22" w:history="1">
        <w:r w:rsidRPr="00BE4905">
          <w:rPr>
            <w:rStyle w:val="Hyperlink"/>
            <w:noProof/>
          </w:rPr>
          <w:t>https://doi.org/10.1007/s11692-015-9308-9</w:t>
        </w:r>
      </w:hyperlink>
    </w:p>
    <w:p w14:paraId="719406A6" w14:textId="77777777" w:rsidR="00BE4905" w:rsidRPr="00BE4905" w:rsidRDefault="00BE4905" w:rsidP="00BE4905">
      <w:pPr>
        <w:pStyle w:val="EndNoteBibliography"/>
        <w:ind w:left="720" w:hanging="720"/>
        <w:rPr>
          <w:noProof/>
        </w:rPr>
      </w:pPr>
      <w:r w:rsidRPr="00BE4905">
        <w:rPr>
          <w:noProof/>
        </w:rPr>
        <w:t xml:space="preserve">Clavel, J., Escarguel, G., &amp; Merceron, G. (2015). mvMORPH: an R package for fitting multivariate evolutionary models to morphometric data. </w:t>
      </w:r>
      <w:r w:rsidRPr="00BE4905">
        <w:rPr>
          <w:i/>
          <w:noProof/>
        </w:rPr>
        <w:t>Methods in Ecology and Evolution, 6</w:t>
      </w:r>
      <w:r w:rsidRPr="00BE4905">
        <w:rPr>
          <w:noProof/>
        </w:rPr>
        <w:t xml:space="preserve">(11), 1311-1319. </w:t>
      </w:r>
    </w:p>
    <w:p w14:paraId="01402B04" w14:textId="309BEBAC" w:rsidR="00BE4905" w:rsidRPr="00BE4905" w:rsidRDefault="00BE4905" w:rsidP="00BE4905">
      <w:pPr>
        <w:pStyle w:val="EndNoteBibliography"/>
        <w:ind w:left="720" w:hanging="720"/>
        <w:rPr>
          <w:noProof/>
        </w:rPr>
      </w:pPr>
      <w:r w:rsidRPr="00BE4905">
        <w:rPr>
          <w:noProof/>
        </w:rPr>
        <w:t xml:space="preserve">Collyer, M. L., &amp; Adams, D. C. (2018). RRPP: An R package for fitting linear models to high‐dimensional data using residual randomization. </w:t>
      </w:r>
      <w:r w:rsidRPr="00BE4905">
        <w:rPr>
          <w:i/>
          <w:noProof/>
        </w:rPr>
        <w:t>Methods in Ecology and Evolution, 9</w:t>
      </w:r>
      <w:r w:rsidRPr="00BE4905">
        <w:rPr>
          <w:noProof/>
        </w:rPr>
        <w:t>, 1772-1779. doi:</w:t>
      </w:r>
      <w:hyperlink r:id="rId23" w:history="1">
        <w:r w:rsidRPr="00BE4905">
          <w:rPr>
            <w:rStyle w:val="Hyperlink"/>
            <w:noProof/>
          </w:rPr>
          <w:t>https://doi.org/10.1111/2041-210X.13029</w:t>
        </w:r>
      </w:hyperlink>
    </w:p>
    <w:p w14:paraId="1F230797" w14:textId="7AF6DB9C" w:rsidR="00BE4905" w:rsidRPr="00BE4905" w:rsidRDefault="00BE4905" w:rsidP="00BE4905">
      <w:pPr>
        <w:pStyle w:val="EndNoteBibliography"/>
        <w:ind w:left="720" w:hanging="720"/>
        <w:rPr>
          <w:noProof/>
        </w:rPr>
      </w:pPr>
      <w:r w:rsidRPr="00BE4905">
        <w:rPr>
          <w:noProof/>
        </w:rPr>
        <w:t xml:space="preserve">Collyer, M. L., &amp; Adams, D. C. (2019). RRPP: Linear Model Evaluation with Randomized Residuals in a Permutation Procedure. </w:t>
      </w:r>
      <w:hyperlink r:id="rId24" w:history="1">
        <w:r w:rsidRPr="00BE4905">
          <w:rPr>
            <w:rStyle w:val="Hyperlink"/>
            <w:i/>
            <w:noProof/>
          </w:rPr>
          <w:t>https://CRAN.R-project.org/package=RRPP</w:t>
        </w:r>
      </w:hyperlink>
      <w:r w:rsidRPr="00BE4905">
        <w:rPr>
          <w:noProof/>
        </w:rPr>
        <w:t xml:space="preserve">. </w:t>
      </w:r>
    </w:p>
    <w:p w14:paraId="21EE05DA" w14:textId="05B07DDA" w:rsidR="00BE4905" w:rsidRPr="00BE4905" w:rsidRDefault="00BE4905" w:rsidP="00BE4905">
      <w:pPr>
        <w:pStyle w:val="EndNoteBibliography"/>
        <w:ind w:left="720" w:hanging="720"/>
        <w:rPr>
          <w:noProof/>
        </w:rPr>
      </w:pPr>
      <w:r w:rsidRPr="00BE4905">
        <w:rPr>
          <w:noProof/>
        </w:rPr>
        <w:lastRenderedPageBreak/>
        <w:t xml:space="preserve">Cox, P. G., Rayfield, E. J., Fagan, M. J., Herrel, A., Pataky, T. C., &amp; Jeffery, N. (2012). Functional evolution of the feeding system in rodents. </w:t>
      </w:r>
      <w:r w:rsidRPr="00BE4905">
        <w:rPr>
          <w:i/>
          <w:noProof/>
        </w:rPr>
        <w:t>PLOS ONE, 7</w:t>
      </w:r>
      <w:r w:rsidRPr="00BE4905">
        <w:rPr>
          <w:noProof/>
        </w:rPr>
        <w:t>(4), e36299. doi:</w:t>
      </w:r>
      <w:hyperlink r:id="rId25" w:history="1">
        <w:r w:rsidRPr="00BE4905">
          <w:rPr>
            <w:rStyle w:val="Hyperlink"/>
            <w:noProof/>
          </w:rPr>
          <w:t>https://doi.org/10.1371/journal.pone.0036299</w:t>
        </w:r>
      </w:hyperlink>
    </w:p>
    <w:p w14:paraId="0D3DB10F" w14:textId="77777777" w:rsidR="00BE4905" w:rsidRPr="00BE4905" w:rsidRDefault="00BE4905" w:rsidP="00BE4905">
      <w:pPr>
        <w:pStyle w:val="EndNoteBibliography"/>
        <w:ind w:left="720" w:hanging="720"/>
        <w:rPr>
          <w:noProof/>
        </w:rPr>
      </w:pPr>
      <w:r w:rsidRPr="00BE4905">
        <w:rPr>
          <w:noProof/>
        </w:rPr>
        <w:t xml:space="preserve">Druzinsky, R. E. (2015). The oral apparatus of rodents: variations on the theme of a gnawing machine. In L. Hautier &amp; P. G. Cox (Eds.), </w:t>
      </w:r>
      <w:r w:rsidRPr="00BE4905">
        <w:rPr>
          <w:i/>
          <w:noProof/>
        </w:rPr>
        <w:t>Evolution of the Rodents: Advances in Phylogeny, Functional Morphology and Development</w:t>
      </w:r>
      <w:r w:rsidRPr="00BE4905">
        <w:rPr>
          <w:noProof/>
        </w:rPr>
        <w:t xml:space="preserve"> (Vol. 5, pp. 323-349). Cambridge: Cambridge University Press.</w:t>
      </w:r>
    </w:p>
    <w:p w14:paraId="39FDAC87" w14:textId="762E921D" w:rsidR="00BE4905" w:rsidRPr="00BE4905" w:rsidRDefault="00BE4905" w:rsidP="00BE4905">
      <w:pPr>
        <w:pStyle w:val="EndNoteBibliography"/>
        <w:ind w:left="720" w:hanging="720"/>
        <w:rPr>
          <w:noProof/>
        </w:rPr>
      </w:pPr>
      <w:r w:rsidRPr="00BE4905">
        <w:rPr>
          <w:noProof/>
        </w:rPr>
        <w:t xml:space="preserve">Esselstyn, J. A., Achmadi, A. S., &amp; Rowe, K. C. (2012). Evolutionary novelty in a rat with no molars. </w:t>
      </w:r>
      <w:r w:rsidRPr="00BE4905">
        <w:rPr>
          <w:i/>
          <w:noProof/>
        </w:rPr>
        <w:t>Biology Letters, 8</w:t>
      </w:r>
      <w:r w:rsidRPr="00BE4905">
        <w:rPr>
          <w:noProof/>
        </w:rPr>
        <w:t>(6), 990-993. doi:</w:t>
      </w:r>
      <w:hyperlink r:id="rId26" w:history="1">
        <w:r w:rsidRPr="00BE4905">
          <w:rPr>
            <w:rStyle w:val="Hyperlink"/>
            <w:noProof/>
          </w:rPr>
          <w:t>https://doi.org/10.1098/rsbl.2012.0574</w:t>
        </w:r>
      </w:hyperlink>
    </w:p>
    <w:p w14:paraId="6F046729" w14:textId="33852DCE" w:rsidR="00BE4905" w:rsidRPr="00BE4905" w:rsidRDefault="00BE4905" w:rsidP="00BE4905">
      <w:pPr>
        <w:pStyle w:val="EndNoteBibliography"/>
        <w:ind w:left="720" w:hanging="720"/>
        <w:rPr>
          <w:noProof/>
        </w:rPr>
      </w:pPr>
      <w:r w:rsidRPr="00BE4905">
        <w:rPr>
          <w:noProof/>
        </w:rPr>
        <w:t xml:space="preserve">Evans, K. M., Waltz, B., Tagliacollo, V., Chakrabarty, P., &amp; Albert, J. S. (2017). Why the short face? Developmental disintegration of the neurocranium drives convergent evolution in neotropical electric fishes. </w:t>
      </w:r>
      <w:r w:rsidRPr="00BE4905">
        <w:rPr>
          <w:i/>
          <w:noProof/>
        </w:rPr>
        <w:t>Ecology and Evolution, 7</w:t>
      </w:r>
      <w:r w:rsidRPr="00BE4905">
        <w:rPr>
          <w:noProof/>
        </w:rPr>
        <w:t>(6), 1783-1801. doi:</w:t>
      </w:r>
      <w:hyperlink r:id="rId27" w:history="1">
        <w:r w:rsidRPr="00BE4905">
          <w:rPr>
            <w:rStyle w:val="Hyperlink"/>
            <w:noProof/>
          </w:rPr>
          <w:t>https://doi.org/10.1002/ece3.2704</w:t>
        </w:r>
      </w:hyperlink>
    </w:p>
    <w:p w14:paraId="24869AD5" w14:textId="192C5015" w:rsidR="00BE4905" w:rsidRPr="00BE4905" w:rsidRDefault="00BE4905" w:rsidP="00BE4905">
      <w:pPr>
        <w:pStyle w:val="EndNoteBibliography"/>
        <w:ind w:left="720" w:hanging="720"/>
        <w:rPr>
          <w:noProof/>
        </w:rPr>
      </w:pPr>
      <w:r w:rsidRPr="00BE4905">
        <w:rPr>
          <w:noProof/>
        </w:rPr>
        <w:t xml:space="preserve">Figueirido, B., Tseng, Z. J., Serrano-Alarcón, F. J., Martín-Serra, A., &amp; Pastor, J. F. (2014). Three-dimensional computer simulations of feeding behaviour in red and giant pandas relate skull biomechanics with dietary niche partitioning. </w:t>
      </w:r>
      <w:r w:rsidRPr="00BE4905">
        <w:rPr>
          <w:i/>
          <w:noProof/>
        </w:rPr>
        <w:t>Biology Letters, 10</w:t>
      </w:r>
      <w:r w:rsidRPr="00BE4905">
        <w:rPr>
          <w:noProof/>
        </w:rPr>
        <w:t>(4), 20140196. doi:</w:t>
      </w:r>
      <w:hyperlink r:id="rId28" w:history="1">
        <w:r w:rsidRPr="00BE4905">
          <w:rPr>
            <w:rStyle w:val="Hyperlink"/>
            <w:noProof/>
          </w:rPr>
          <w:t>https://doi.org/10.1098/rsbl.2014.0196</w:t>
        </w:r>
      </w:hyperlink>
    </w:p>
    <w:p w14:paraId="5B1A5977" w14:textId="67007CC7" w:rsidR="00BE4905" w:rsidRPr="00BE4905" w:rsidRDefault="00BE4905" w:rsidP="00BE4905">
      <w:pPr>
        <w:pStyle w:val="EndNoteBibliography"/>
        <w:ind w:left="720" w:hanging="720"/>
        <w:rPr>
          <w:noProof/>
        </w:rPr>
      </w:pPr>
      <w:r w:rsidRPr="00BE4905">
        <w:rPr>
          <w:noProof/>
        </w:rPr>
        <w:t xml:space="preserve">Ginot, S., Claude, J., &amp; Hautier, L. (2018). One skull to rule them all? Descriptive and comparative anatomy of the masticatory apparatus in five mouse species. </w:t>
      </w:r>
      <w:r w:rsidRPr="00BE4905">
        <w:rPr>
          <w:i/>
          <w:noProof/>
        </w:rPr>
        <w:t>Journal of Morphology, 279</w:t>
      </w:r>
      <w:r w:rsidRPr="00BE4905">
        <w:rPr>
          <w:noProof/>
        </w:rPr>
        <w:t>(9), 1234-1255. doi:</w:t>
      </w:r>
      <w:hyperlink r:id="rId29" w:history="1">
        <w:r w:rsidRPr="00BE4905">
          <w:rPr>
            <w:rStyle w:val="Hyperlink"/>
            <w:noProof/>
          </w:rPr>
          <w:t>https://doi.org/10.1002/jmor.20845</w:t>
        </w:r>
      </w:hyperlink>
    </w:p>
    <w:p w14:paraId="37D1B415" w14:textId="240228D1" w:rsidR="00BE4905" w:rsidRPr="00BE4905" w:rsidRDefault="00BE4905" w:rsidP="00BE4905">
      <w:pPr>
        <w:pStyle w:val="EndNoteBibliography"/>
        <w:ind w:left="720" w:hanging="720"/>
        <w:rPr>
          <w:noProof/>
        </w:rPr>
      </w:pPr>
      <w:r w:rsidRPr="00BE4905">
        <w:rPr>
          <w:noProof/>
        </w:rPr>
        <w:t xml:space="preserve">Goswami, A. (2006). Cranial modularity shifts during mammalian evolution. </w:t>
      </w:r>
      <w:r w:rsidRPr="00BE4905">
        <w:rPr>
          <w:i/>
          <w:noProof/>
        </w:rPr>
        <w:t>The American Naturalist, 168</w:t>
      </w:r>
      <w:r w:rsidRPr="00BE4905">
        <w:rPr>
          <w:noProof/>
        </w:rPr>
        <w:t>(2), 270-280. doi:</w:t>
      </w:r>
      <w:hyperlink r:id="rId30" w:history="1">
        <w:r w:rsidRPr="00BE4905">
          <w:rPr>
            <w:rStyle w:val="Hyperlink"/>
            <w:noProof/>
          </w:rPr>
          <w:t>https://doi.org/10.1086/505758</w:t>
        </w:r>
      </w:hyperlink>
    </w:p>
    <w:p w14:paraId="234C4070" w14:textId="02AE2ADC" w:rsidR="00BE4905" w:rsidRPr="00BE4905" w:rsidRDefault="00BE4905" w:rsidP="00BE4905">
      <w:pPr>
        <w:pStyle w:val="EndNoteBibliography"/>
        <w:ind w:left="720" w:hanging="720"/>
        <w:rPr>
          <w:noProof/>
        </w:rPr>
      </w:pPr>
      <w:r w:rsidRPr="00BE4905">
        <w:rPr>
          <w:noProof/>
        </w:rPr>
        <w:t xml:space="preserve">Goswami, A., Noirault, E., Coombs, E. J., Clavel, J., Fabre, A.-C., Halliday, T. J. D., Churchill, M., Curtis, A., Watanabe, A., Simmons, N. B., Beatty, B. L., Geisler, J. H., Fox, D. L., &amp; Felice, R. N. (2022). Attenuated evolution of mammals through the Cenozoic. </w:t>
      </w:r>
      <w:r w:rsidRPr="00BE4905">
        <w:rPr>
          <w:i/>
          <w:noProof/>
        </w:rPr>
        <w:t>Science, 378</w:t>
      </w:r>
      <w:r w:rsidRPr="00BE4905">
        <w:rPr>
          <w:noProof/>
        </w:rPr>
        <w:t>(6618), 377-383. doi:</w:t>
      </w:r>
      <w:hyperlink r:id="rId31" w:history="1">
        <w:r w:rsidRPr="00BE4905">
          <w:rPr>
            <w:rStyle w:val="Hyperlink"/>
            <w:noProof/>
          </w:rPr>
          <w:t>https://doi.org/10.1126/science.abm7525</w:t>
        </w:r>
      </w:hyperlink>
    </w:p>
    <w:p w14:paraId="7757FEF5" w14:textId="311D0CEC" w:rsidR="00BE4905" w:rsidRPr="00BE4905" w:rsidRDefault="00BE4905" w:rsidP="00BE4905">
      <w:pPr>
        <w:pStyle w:val="EndNoteBibliography"/>
        <w:ind w:left="720" w:hanging="720"/>
        <w:rPr>
          <w:noProof/>
        </w:rPr>
      </w:pPr>
      <w:r w:rsidRPr="00BE4905">
        <w:rPr>
          <w:noProof/>
        </w:rPr>
        <w:t xml:space="preserve">Guillerme, T., &amp; Weisbecker, V. (2019). LandvR: Tools for measuring landmark position variation. </w:t>
      </w:r>
      <w:r w:rsidRPr="00BE4905">
        <w:rPr>
          <w:i/>
          <w:noProof/>
        </w:rPr>
        <w:t>Zenodo</w:t>
      </w:r>
      <w:r w:rsidRPr="00BE4905">
        <w:rPr>
          <w:noProof/>
        </w:rPr>
        <w:t>. doi:</w:t>
      </w:r>
      <w:hyperlink r:id="rId32" w:history="1">
        <w:r w:rsidRPr="00BE4905">
          <w:rPr>
            <w:rStyle w:val="Hyperlink"/>
            <w:noProof/>
          </w:rPr>
          <w:t>https://doi.org/10.5281/zenodo.2620785</w:t>
        </w:r>
      </w:hyperlink>
    </w:p>
    <w:p w14:paraId="19407EA4" w14:textId="27833F03" w:rsidR="00BE4905" w:rsidRPr="00BE4905" w:rsidRDefault="00BE4905" w:rsidP="00BE4905">
      <w:pPr>
        <w:pStyle w:val="EndNoteBibliography"/>
        <w:ind w:left="720" w:hanging="720"/>
        <w:rPr>
          <w:noProof/>
        </w:rPr>
      </w:pPr>
      <w:r w:rsidRPr="00BE4905">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BE4905">
        <w:rPr>
          <w:i/>
          <w:noProof/>
        </w:rPr>
        <w:t>Evolution, 64</w:t>
      </w:r>
      <w:r w:rsidRPr="00BE4905">
        <w:rPr>
          <w:noProof/>
        </w:rPr>
        <w:t>(8), 2385-2396. doi:</w:t>
      </w:r>
      <w:hyperlink r:id="rId33" w:history="1">
        <w:r w:rsidRPr="00BE4905">
          <w:rPr>
            <w:rStyle w:val="Hyperlink"/>
            <w:noProof/>
          </w:rPr>
          <w:t>https://doi.org/10.1111/j.1558-5646.2010.01025.x</w:t>
        </w:r>
      </w:hyperlink>
    </w:p>
    <w:p w14:paraId="0B7A64E1" w14:textId="29C7A72E" w:rsidR="00BE4905" w:rsidRPr="00BE4905" w:rsidRDefault="00BE4905" w:rsidP="00BE4905">
      <w:pPr>
        <w:pStyle w:val="EndNoteBibliography"/>
        <w:ind w:left="720" w:hanging="720"/>
        <w:rPr>
          <w:noProof/>
        </w:rPr>
      </w:pPr>
      <w:r w:rsidRPr="00BE4905">
        <w:rPr>
          <w:noProof/>
        </w:rPr>
        <w:t xml:space="preserve">Hennekam, J. J., Benson, R. B. J., Herridge, V. L., Jeffery, N., Torres-Roig, E., Alcover, J. A., &amp; Cox, P. G. (2020). Morphological divergence in giant fossil dormice. </w:t>
      </w:r>
      <w:r w:rsidRPr="00BE4905">
        <w:rPr>
          <w:i/>
          <w:noProof/>
        </w:rPr>
        <w:t>Proceedings of the Royal Society B: Biological Sciences, 287</w:t>
      </w:r>
      <w:r w:rsidRPr="00BE4905">
        <w:rPr>
          <w:noProof/>
        </w:rPr>
        <w:t>(1938), 20202085. doi:</w:t>
      </w:r>
      <w:hyperlink r:id="rId34" w:history="1">
        <w:r w:rsidRPr="00BE4905">
          <w:rPr>
            <w:rStyle w:val="Hyperlink"/>
            <w:noProof/>
          </w:rPr>
          <w:t>https://doi.org/10.1098/rspb.2020.2085</w:t>
        </w:r>
      </w:hyperlink>
    </w:p>
    <w:p w14:paraId="6681911D" w14:textId="546D3C93" w:rsidR="00BE4905" w:rsidRPr="00BE4905" w:rsidRDefault="00BE4905" w:rsidP="00BE4905">
      <w:pPr>
        <w:pStyle w:val="EndNoteBibliography"/>
        <w:ind w:left="720" w:hanging="720"/>
        <w:rPr>
          <w:noProof/>
        </w:rPr>
      </w:pPr>
      <w:r w:rsidRPr="00BE4905">
        <w:rPr>
          <w:noProof/>
        </w:rPr>
        <w:t xml:space="preserve">Hetherington, A. J., Sherratt, E., Ruta, M., Wilkinson, M., Deline, B., &amp; Donoghue, P. C. J. (2015). Do cladistic and morphometric data capture common patterns of morphological disparity? </w:t>
      </w:r>
      <w:r w:rsidRPr="00BE4905">
        <w:rPr>
          <w:i/>
          <w:noProof/>
        </w:rPr>
        <w:t>Palaeontology, 58</w:t>
      </w:r>
      <w:r w:rsidRPr="00BE4905">
        <w:rPr>
          <w:noProof/>
        </w:rPr>
        <w:t>(3), 393-399. doi:</w:t>
      </w:r>
      <w:hyperlink r:id="rId35" w:history="1">
        <w:r w:rsidRPr="00BE4905">
          <w:rPr>
            <w:rStyle w:val="Hyperlink"/>
            <w:noProof/>
          </w:rPr>
          <w:t>https://doi.org/10.1111/pala.12159</w:t>
        </w:r>
      </w:hyperlink>
    </w:p>
    <w:p w14:paraId="705B54F7" w14:textId="6842E773" w:rsidR="00BE4905" w:rsidRPr="00BE4905" w:rsidRDefault="00BE4905" w:rsidP="00BE4905">
      <w:pPr>
        <w:pStyle w:val="EndNoteBibliography"/>
        <w:ind w:left="720" w:hanging="720"/>
        <w:rPr>
          <w:noProof/>
        </w:rPr>
      </w:pPr>
      <w:r w:rsidRPr="00BE4905">
        <w:rPr>
          <w:noProof/>
        </w:rPr>
        <w:t xml:space="preserve">Kembel, S. W., Cowan, P. D., Helmus, M. R., Cornwell, W. K., Morlon, H., Ackerly, D. D., Blomberg, S. P., &amp; Webb, C. O. (2010). </w:t>
      </w:r>
      <w:r w:rsidRPr="00BE4905">
        <w:rPr>
          <w:i/>
          <w:noProof/>
        </w:rPr>
        <w:t>Picante</w:t>
      </w:r>
      <w:r w:rsidRPr="00BE4905">
        <w:rPr>
          <w:noProof/>
        </w:rPr>
        <w:t xml:space="preserve">: R tools for integrating phylogenies and ecology. </w:t>
      </w:r>
      <w:r w:rsidRPr="00BE4905">
        <w:rPr>
          <w:i/>
          <w:noProof/>
        </w:rPr>
        <w:t>Bioinformatics, 26</w:t>
      </w:r>
      <w:r w:rsidRPr="00BE4905">
        <w:rPr>
          <w:noProof/>
        </w:rPr>
        <w:t>(11), 1463-1464. doi:</w:t>
      </w:r>
      <w:hyperlink r:id="rId36" w:history="1">
        <w:r w:rsidRPr="00BE4905">
          <w:rPr>
            <w:rStyle w:val="Hyperlink"/>
            <w:noProof/>
          </w:rPr>
          <w:t>https://doi.org/10.1093/bioinformatics/btq166</w:t>
        </w:r>
      </w:hyperlink>
    </w:p>
    <w:p w14:paraId="51C7F9EF" w14:textId="360E6D18" w:rsidR="00BE4905" w:rsidRPr="00BE4905" w:rsidRDefault="00BE4905" w:rsidP="00BE4905">
      <w:pPr>
        <w:pStyle w:val="EndNoteBibliography"/>
        <w:ind w:left="720" w:hanging="720"/>
        <w:rPr>
          <w:noProof/>
        </w:rPr>
      </w:pPr>
      <w:r w:rsidRPr="00BE4905">
        <w:rPr>
          <w:noProof/>
        </w:rPr>
        <w:lastRenderedPageBreak/>
        <w:t xml:space="preserve">Klingenberg, C. P. (2009). Morphometric integration and modularity in configurations of landmarks: tools for evaluating a priori hypotheses. </w:t>
      </w:r>
      <w:r w:rsidRPr="00BE4905">
        <w:rPr>
          <w:i/>
          <w:noProof/>
        </w:rPr>
        <w:t>Evolution &amp; Development, 11</w:t>
      </w:r>
      <w:r w:rsidRPr="00BE4905">
        <w:rPr>
          <w:noProof/>
        </w:rPr>
        <w:t>(4), 405-421. doi:</w:t>
      </w:r>
      <w:hyperlink r:id="rId37" w:history="1">
        <w:r w:rsidRPr="00BE4905">
          <w:rPr>
            <w:rStyle w:val="Hyperlink"/>
            <w:noProof/>
          </w:rPr>
          <w:t>https://doi.org/10.1111/j.1525-142X.2009.00347.x</w:t>
        </w:r>
      </w:hyperlink>
    </w:p>
    <w:p w14:paraId="24FCF392" w14:textId="2F1D5F08" w:rsidR="00BE4905" w:rsidRPr="00BE4905" w:rsidRDefault="00BE4905" w:rsidP="00BE4905">
      <w:pPr>
        <w:pStyle w:val="EndNoteBibliography"/>
        <w:ind w:left="720" w:hanging="720"/>
        <w:rPr>
          <w:noProof/>
        </w:rPr>
      </w:pPr>
      <w:r w:rsidRPr="00BE4905">
        <w:rPr>
          <w:noProof/>
        </w:rPr>
        <w:t xml:space="preserve">Klingenberg, C. P., &amp; Marugán-Lobón, J. (2013). Evolutionary covariation in geometric morphometric data: analyzing integration, modularity, and allometry in a phylogenetic context. </w:t>
      </w:r>
      <w:r w:rsidRPr="00BE4905">
        <w:rPr>
          <w:i/>
          <w:noProof/>
        </w:rPr>
        <w:t>Systematic Biology, 62</w:t>
      </w:r>
      <w:r w:rsidRPr="00BE4905">
        <w:rPr>
          <w:noProof/>
        </w:rPr>
        <w:t>(4), 591-610. doi:</w:t>
      </w:r>
      <w:hyperlink r:id="rId38" w:history="1">
        <w:r w:rsidRPr="00BE4905">
          <w:rPr>
            <w:rStyle w:val="Hyperlink"/>
            <w:noProof/>
          </w:rPr>
          <w:t>https://doi.org/10.1093/sysbio/syt025</w:t>
        </w:r>
      </w:hyperlink>
    </w:p>
    <w:p w14:paraId="2FEC45A7" w14:textId="35AA5287" w:rsidR="00BE4905" w:rsidRPr="00BE4905" w:rsidRDefault="00BE4905" w:rsidP="00BE4905">
      <w:pPr>
        <w:pStyle w:val="EndNoteBibliography"/>
        <w:ind w:left="720" w:hanging="720"/>
        <w:rPr>
          <w:noProof/>
        </w:rPr>
      </w:pPr>
      <w:r w:rsidRPr="00BE4905">
        <w:rPr>
          <w:noProof/>
        </w:rPr>
        <w:t xml:space="preserve">Kraatz, B., &amp; Sherratt, E. (2016). Evolutionary morphology of the rabbit skull. </w:t>
      </w:r>
      <w:r w:rsidRPr="00BE4905">
        <w:rPr>
          <w:i/>
          <w:noProof/>
        </w:rPr>
        <w:t>PeerJ, 4</w:t>
      </w:r>
      <w:r w:rsidRPr="00BE4905">
        <w:rPr>
          <w:noProof/>
        </w:rPr>
        <w:t>, e2453. doi:</w:t>
      </w:r>
      <w:hyperlink r:id="rId39" w:history="1">
        <w:r w:rsidRPr="00BE4905">
          <w:rPr>
            <w:rStyle w:val="Hyperlink"/>
            <w:noProof/>
          </w:rPr>
          <w:t>https://doi.org/10.7717/peerj.2453</w:t>
        </w:r>
      </w:hyperlink>
    </w:p>
    <w:p w14:paraId="1ECFD9D8" w14:textId="77777777" w:rsidR="00BE4905" w:rsidRPr="00BE4905" w:rsidRDefault="00BE4905" w:rsidP="00BE4905">
      <w:pPr>
        <w:pStyle w:val="EndNoteBibliography"/>
        <w:ind w:left="720" w:hanging="720"/>
        <w:rPr>
          <w:noProof/>
        </w:rPr>
      </w:pPr>
      <w:r w:rsidRPr="00BE4905">
        <w:rPr>
          <w:noProof/>
        </w:rPr>
        <w:t xml:space="preserve">Legendre, P., &amp; Legendre, L. (2012). </w:t>
      </w:r>
      <w:r w:rsidRPr="00BE4905">
        <w:rPr>
          <w:i/>
          <w:noProof/>
        </w:rPr>
        <w:t>Numerical ecology</w:t>
      </w:r>
      <w:r w:rsidRPr="00BE4905">
        <w:rPr>
          <w:noProof/>
        </w:rPr>
        <w:t xml:space="preserve"> (3rd English Edition ed.): Elsevier.</w:t>
      </w:r>
    </w:p>
    <w:p w14:paraId="6A0CFBB0" w14:textId="328B752F" w:rsidR="00BE4905" w:rsidRPr="00BE4905" w:rsidRDefault="00BE4905" w:rsidP="00BE4905">
      <w:pPr>
        <w:pStyle w:val="EndNoteBibliography"/>
        <w:ind w:left="720" w:hanging="720"/>
        <w:rPr>
          <w:noProof/>
        </w:rPr>
      </w:pPr>
      <w:r w:rsidRPr="00BE4905">
        <w:rPr>
          <w:noProof/>
        </w:rPr>
        <w:t xml:space="preserve">Lessa, E. P., &amp; Patton, J. L. (1989). Structural constraints, recurrent shapes, and allometry in pocket gophers (genus Thomomys). </w:t>
      </w:r>
      <w:r w:rsidRPr="00BE4905">
        <w:rPr>
          <w:i/>
          <w:noProof/>
        </w:rPr>
        <w:t>Biological Journal of the Linnean Society, 36</w:t>
      </w:r>
      <w:r w:rsidRPr="00BE4905">
        <w:rPr>
          <w:noProof/>
        </w:rPr>
        <w:t>(4), 349-363. doi:</w:t>
      </w:r>
      <w:hyperlink r:id="rId40" w:history="1">
        <w:r w:rsidRPr="00BE4905">
          <w:rPr>
            <w:rStyle w:val="Hyperlink"/>
            <w:noProof/>
          </w:rPr>
          <w:t>https://doi.org/10.1111/j.1095-8312.1989.tb00500.x</w:t>
        </w:r>
      </w:hyperlink>
    </w:p>
    <w:p w14:paraId="66034310" w14:textId="5E63FBDD" w:rsidR="00BE4905" w:rsidRPr="00BE4905" w:rsidRDefault="00BE4905" w:rsidP="00BE4905">
      <w:pPr>
        <w:pStyle w:val="EndNoteBibliography"/>
        <w:ind w:left="720" w:hanging="720"/>
        <w:rPr>
          <w:noProof/>
        </w:rPr>
      </w:pPr>
      <w:r w:rsidRPr="00BE4905">
        <w:rPr>
          <w:noProof/>
        </w:rPr>
        <w:t xml:space="preserve">Marcy, A. E., Fruciano, C., Phillips, M. J., Mardon, K., &amp; Weisbecker, V. (2018). Low resolution scans can provide a sufficiently accurate, cost- and time-effective alternative to high resolution scans for 3D shape analyses. </w:t>
      </w:r>
      <w:r w:rsidRPr="00BE4905">
        <w:rPr>
          <w:i/>
          <w:noProof/>
        </w:rPr>
        <w:t>PeerJ, 6</w:t>
      </w:r>
      <w:r w:rsidRPr="00BE4905">
        <w:rPr>
          <w:noProof/>
        </w:rPr>
        <w:t>, e5032. doi:</w:t>
      </w:r>
      <w:hyperlink r:id="rId41" w:history="1">
        <w:r w:rsidRPr="00BE4905">
          <w:rPr>
            <w:rStyle w:val="Hyperlink"/>
            <w:noProof/>
          </w:rPr>
          <w:t>https://doi.org/10.7717/peerj.5032</w:t>
        </w:r>
      </w:hyperlink>
    </w:p>
    <w:p w14:paraId="02735BFB" w14:textId="2D6D5D03" w:rsidR="00BE4905" w:rsidRPr="00BE4905" w:rsidRDefault="00BE4905" w:rsidP="00BE4905">
      <w:pPr>
        <w:pStyle w:val="EndNoteBibliography"/>
        <w:ind w:left="720" w:hanging="720"/>
        <w:rPr>
          <w:noProof/>
        </w:rPr>
      </w:pPr>
      <w:r w:rsidRPr="00BE4905">
        <w:rPr>
          <w:noProof/>
        </w:rPr>
        <w:t xml:space="preserve">Marcy, A. E., Guillerme, T., Sherratt, E., Rowe, K. C., Phillips, M. J., &amp; Weisbecker, V. (2020). Australian rodents reveal conserved cranial evolutionary allometry across 10 million years of Murid evolution. </w:t>
      </w:r>
      <w:r w:rsidRPr="00BE4905">
        <w:rPr>
          <w:i/>
          <w:noProof/>
        </w:rPr>
        <w:t>The American Naturalist, 196</w:t>
      </w:r>
      <w:r w:rsidRPr="00BE4905">
        <w:rPr>
          <w:noProof/>
        </w:rPr>
        <w:t>(6), 755-768. doi:</w:t>
      </w:r>
      <w:hyperlink r:id="rId42" w:history="1">
        <w:r w:rsidRPr="00BE4905">
          <w:rPr>
            <w:rStyle w:val="Hyperlink"/>
            <w:noProof/>
          </w:rPr>
          <w:t>https://doi.org/10.1086/711398</w:t>
        </w:r>
      </w:hyperlink>
    </w:p>
    <w:p w14:paraId="6586EAF2" w14:textId="72AB7680" w:rsidR="00BE4905" w:rsidRPr="00BE4905" w:rsidRDefault="00BE4905" w:rsidP="00BE4905">
      <w:pPr>
        <w:pStyle w:val="EndNoteBibliography"/>
        <w:ind w:left="720" w:hanging="720"/>
        <w:rPr>
          <w:noProof/>
        </w:rPr>
      </w:pPr>
      <w:r w:rsidRPr="00BE4905">
        <w:rPr>
          <w:noProof/>
        </w:rPr>
        <w:t>Marcy, A. E., Hadly, E. A., Sherratt, E., Garland, K., &amp; Weisbecker, V. (2016). Getting a head in hard soils: Convergent skull evolution and divergent allometric patterns explain shape variation in a highly diverse genus of pocket gophers (</w:t>
      </w:r>
      <w:r w:rsidRPr="00BE4905">
        <w:rPr>
          <w:i/>
          <w:noProof/>
        </w:rPr>
        <w:t>Thomomys</w:t>
      </w:r>
      <w:r w:rsidRPr="00BE4905">
        <w:rPr>
          <w:noProof/>
        </w:rPr>
        <w:t xml:space="preserve">). </w:t>
      </w:r>
      <w:r w:rsidRPr="00BE4905">
        <w:rPr>
          <w:i/>
          <w:noProof/>
        </w:rPr>
        <w:t>BMC Evolutionary Biology, 16</w:t>
      </w:r>
      <w:r w:rsidRPr="00BE4905">
        <w:rPr>
          <w:noProof/>
        </w:rPr>
        <w:t>(1), 207. doi:</w:t>
      </w:r>
      <w:hyperlink r:id="rId43" w:history="1">
        <w:r w:rsidRPr="00BE4905">
          <w:rPr>
            <w:rStyle w:val="Hyperlink"/>
            <w:noProof/>
          </w:rPr>
          <w:t>https://doi.org/10.1186/s12862-016-0782-1</w:t>
        </w:r>
      </w:hyperlink>
    </w:p>
    <w:p w14:paraId="4FE9CE7A" w14:textId="48000862" w:rsidR="00BE4905" w:rsidRPr="00BE4905" w:rsidRDefault="00BE4905" w:rsidP="00BE4905">
      <w:pPr>
        <w:pStyle w:val="EndNoteBibliography"/>
        <w:ind w:left="720" w:hanging="720"/>
        <w:rPr>
          <w:noProof/>
        </w:rPr>
      </w:pPr>
      <w:r w:rsidRPr="00BE4905">
        <w:rPr>
          <w:noProof/>
        </w:rPr>
        <w:t xml:space="preserve">Marroig, G., &amp; Cheverud, J. M. (2005). Size as a line of least evolutionary resistance: diet and adaptive morphological radiation in new world monkeys. </w:t>
      </w:r>
      <w:r w:rsidRPr="00BE4905">
        <w:rPr>
          <w:i/>
          <w:noProof/>
        </w:rPr>
        <w:t>Evolution, 59</w:t>
      </w:r>
      <w:r w:rsidRPr="00BE4905">
        <w:rPr>
          <w:noProof/>
        </w:rPr>
        <w:t>(5), 1128-1142. doi:</w:t>
      </w:r>
      <w:hyperlink r:id="rId44" w:history="1">
        <w:r w:rsidRPr="00BE4905">
          <w:rPr>
            <w:rStyle w:val="Hyperlink"/>
            <w:noProof/>
          </w:rPr>
          <w:t>https://doi.org/10.1111/j.0014-3820.2005.tb01049.x</w:t>
        </w:r>
      </w:hyperlink>
    </w:p>
    <w:p w14:paraId="51ABF356" w14:textId="38A13F16" w:rsidR="00BE4905" w:rsidRPr="00BE4905" w:rsidRDefault="00BE4905" w:rsidP="00BE4905">
      <w:pPr>
        <w:pStyle w:val="EndNoteBibliography"/>
        <w:ind w:left="720" w:hanging="720"/>
        <w:rPr>
          <w:noProof/>
        </w:rPr>
      </w:pPr>
      <w:r w:rsidRPr="00BE4905">
        <w:rPr>
          <w:noProof/>
        </w:rPr>
        <w:t xml:space="preserve">Mitchell, D. R. (2019). The anatomy of a crushing bite: The specialised cranial mechanics of a giant extinct kangaroo. </w:t>
      </w:r>
      <w:r w:rsidRPr="00BE4905">
        <w:rPr>
          <w:i/>
          <w:noProof/>
        </w:rPr>
        <w:t>PLOS ONE, 14</w:t>
      </w:r>
      <w:r w:rsidRPr="00BE4905">
        <w:rPr>
          <w:noProof/>
        </w:rPr>
        <w:t>(9), e0221287. doi:</w:t>
      </w:r>
      <w:hyperlink r:id="rId45" w:history="1">
        <w:r w:rsidRPr="00BE4905">
          <w:rPr>
            <w:rStyle w:val="Hyperlink"/>
            <w:noProof/>
          </w:rPr>
          <w:t>https://doi.org/10.1371/journal.pone.0221287</w:t>
        </w:r>
      </w:hyperlink>
    </w:p>
    <w:p w14:paraId="0775CBA7" w14:textId="5D9B6952" w:rsidR="00BE4905" w:rsidRPr="00BE4905" w:rsidRDefault="00BE4905" w:rsidP="00BE4905">
      <w:pPr>
        <w:pStyle w:val="EndNoteBibliography"/>
        <w:ind w:left="720" w:hanging="720"/>
        <w:rPr>
          <w:noProof/>
        </w:rPr>
      </w:pPr>
      <w:r w:rsidRPr="00BE4905">
        <w:rPr>
          <w:noProof/>
        </w:rPr>
        <w:t xml:space="preserve">Mitchell, D. R., Sherratt, E., Ledogar, J. A., &amp; Wroe, S. (2018). The biomechanics of foraging determines face length among kangaroos and their relatives. </w:t>
      </w:r>
      <w:r w:rsidRPr="00BE4905">
        <w:rPr>
          <w:i/>
          <w:noProof/>
        </w:rPr>
        <w:t>Proceedings of the Royal Society B: Biological Sciences, 285</w:t>
      </w:r>
      <w:r w:rsidRPr="00BE4905">
        <w:rPr>
          <w:noProof/>
        </w:rPr>
        <w:t>(1881), 20180845. doi:</w:t>
      </w:r>
      <w:hyperlink r:id="rId46" w:history="1">
        <w:r w:rsidRPr="00BE4905">
          <w:rPr>
            <w:rStyle w:val="Hyperlink"/>
            <w:noProof/>
          </w:rPr>
          <w:t>https://doi.org/10.1098/rspb.2018.0845</w:t>
        </w:r>
      </w:hyperlink>
    </w:p>
    <w:p w14:paraId="59B1C547" w14:textId="77777777" w:rsidR="00BE4905" w:rsidRPr="00BE4905" w:rsidRDefault="00BE4905" w:rsidP="00BE4905">
      <w:pPr>
        <w:pStyle w:val="EndNoteBibliography"/>
        <w:ind w:left="720" w:hanging="720"/>
        <w:rPr>
          <w:noProof/>
        </w:rPr>
      </w:pPr>
      <w:r w:rsidRPr="00BE4905">
        <w:rPr>
          <w:noProof/>
        </w:rPr>
        <w:t xml:space="preserve">Mitchell, D. R., Sherratt, E., &amp; Weisbecker, V. (2024). Facing the facts: Adaptive trade-offs along body size ranges determine mammalian craniofacial scaling </w:t>
      </w:r>
      <w:r w:rsidRPr="00BE4905">
        <w:rPr>
          <w:i/>
          <w:noProof/>
        </w:rPr>
        <w:t>Biological Reviews, 99</w:t>
      </w:r>
      <w:r w:rsidRPr="00BE4905">
        <w:rPr>
          <w:noProof/>
        </w:rPr>
        <w:t>(2), 496-524. doi:10.1111/brv.13032</w:t>
      </w:r>
    </w:p>
    <w:p w14:paraId="15123098" w14:textId="3903656A" w:rsidR="00BE4905" w:rsidRPr="00BE4905" w:rsidRDefault="00BE4905" w:rsidP="00BE4905">
      <w:pPr>
        <w:pStyle w:val="EndNoteBibliography"/>
        <w:ind w:left="720" w:hanging="720"/>
        <w:rPr>
          <w:noProof/>
        </w:rPr>
      </w:pPr>
      <w:r w:rsidRPr="00BE4905">
        <w:rPr>
          <w:noProof/>
        </w:rPr>
        <w:t xml:space="preserve">Murray, B. R., Dickman, C. R., Watts, C. H. S., &amp; Morton, S. R. (1999). The dietary ecology of Australian rodents. </w:t>
      </w:r>
      <w:r w:rsidRPr="00BE4905">
        <w:rPr>
          <w:i/>
          <w:noProof/>
        </w:rPr>
        <w:t>Wildlife Research, 26</w:t>
      </w:r>
      <w:r w:rsidRPr="00BE4905">
        <w:rPr>
          <w:noProof/>
        </w:rPr>
        <w:t>(6), 857-858. doi:</w:t>
      </w:r>
      <w:hyperlink r:id="rId47" w:history="1">
        <w:r w:rsidRPr="00BE4905">
          <w:rPr>
            <w:rStyle w:val="Hyperlink"/>
            <w:noProof/>
          </w:rPr>
          <w:t>https://doi.org/10.1071/WR97046_CO</w:t>
        </w:r>
      </w:hyperlink>
    </w:p>
    <w:p w14:paraId="3D824A7B" w14:textId="282230B3" w:rsidR="00BE4905" w:rsidRPr="00BE4905" w:rsidRDefault="00BE4905" w:rsidP="00BE4905">
      <w:pPr>
        <w:pStyle w:val="EndNoteBibliography"/>
        <w:ind w:left="720" w:hanging="720"/>
        <w:rPr>
          <w:noProof/>
        </w:rPr>
      </w:pPr>
      <w:r w:rsidRPr="00BE4905">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w:t>
      </w:r>
      <w:r w:rsidRPr="00BE4905">
        <w:rPr>
          <w:noProof/>
        </w:rPr>
        <w:lastRenderedPageBreak/>
        <w:t xml:space="preserve">(2022). vegan: Community Ecology Package. </w:t>
      </w:r>
      <w:r w:rsidRPr="00BE4905">
        <w:rPr>
          <w:i/>
          <w:noProof/>
        </w:rPr>
        <w:t xml:space="preserve">R package version 2.6-4 </w:t>
      </w:r>
      <w:hyperlink r:id="rId48" w:history="1">
        <w:r w:rsidRPr="00BE4905">
          <w:rPr>
            <w:rStyle w:val="Hyperlink"/>
            <w:i/>
            <w:noProof/>
          </w:rPr>
          <w:t>https://CRAN.R-project.org/package=vegan</w:t>
        </w:r>
      </w:hyperlink>
      <w:r w:rsidRPr="00BE4905">
        <w:rPr>
          <w:noProof/>
        </w:rPr>
        <w:t xml:space="preserve">. </w:t>
      </w:r>
    </w:p>
    <w:p w14:paraId="7BA71F52" w14:textId="56FAF6D4" w:rsidR="00BE4905" w:rsidRPr="00BE4905" w:rsidRDefault="00BE4905" w:rsidP="00BE4905">
      <w:pPr>
        <w:pStyle w:val="EndNoteBibliography"/>
        <w:ind w:left="720" w:hanging="720"/>
        <w:rPr>
          <w:noProof/>
        </w:rPr>
      </w:pPr>
      <w:r w:rsidRPr="00BE4905">
        <w:rPr>
          <w:noProof/>
        </w:rPr>
        <w:t xml:space="preserve">R Core Team. (2023). R: A Language and Environment for Statistical Computing_. . </w:t>
      </w:r>
      <w:r w:rsidRPr="00BE4905">
        <w:rPr>
          <w:i/>
          <w:noProof/>
        </w:rPr>
        <w:t xml:space="preserve">R Foundation for Statistical Computing, Vienna, Austria. </w:t>
      </w:r>
      <w:hyperlink r:id="rId49" w:history="1">
        <w:r w:rsidRPr="00BE4905">
          <w:rPr>
            <w:rStyle w:val="Hyperlink"/>
            <w:i/>
            <w:noProof/>
          </w:rPr>
          <w:t>https://www.R-project.org/</w:t>
        </w:r>
      </w:hyperlink>
      <w:r w:rsidRPr="00BE4905">
        <w:rPr>
          <w:noProof/>
        </w:rPr>
        <w:t xml:space="preserve">. </w:t>
      </w:r>
    </w:p>
    <w:p w14:paraId="1A124781" w14:textId="4C909908" w:rsidR="00BE4905" w:rsidRPr="00BE4905" w:rsidRDefault="00BE4905" w:rsidP="00BE4905">
      <w:pPr>
        <w:pStyle w:val="EndNoteBibliography"/>
        <w:ind w:left="720" w:hanging="720"/>
        <w:rPr>
          <w:noProof/>
        </w:rPr>
      </w:pPr>
      <w:r w:rsidRPr="00BE4905">
        <w:rPr>
          <w:noProof/>
        </w:rPr>
        <w:t xml:space="preserve">Samuels, J. X. (2009). Cranial morphology and dietary habits of rodents. </w:t>
      </w:r>
      <w:r w:rsidRPr="00BE4905">
        <w:rPr>
          <w:i/>
          <w:noProof/>
        </w:rPr>
        <w:t>Zoological Journal of the Linnean Society, 156</w:t>
      </w:r>
      <w:r w:rsidRPr="00BE4905">
        <w:rPr>
          <w:noProof/>
        </w:rPr>
        <w:t>(4), 864-888. doi:</w:t>
      </w:r>
      <w:hyperlink r:id="rId50" w:history="1">
        <w:r w:rsidRPr="00BE4905">
          <w:rPr>
            <w:rStyle w:val="Hyperlink"/>
            <w:noProof/>
          </w:rPr>
          <w:t>https://doi.org/10.1111/j.1096-3642.2009.00502.x</w:t>
        </w:r>
      </w:hyperlink>
    </w:p>
    <w:p w14:paraId="76BBB028" w14:textId="1E19EB16" w:rsidR="00BE4905" w:rsidRPr="00BE4905" w:rsidRDefault="00BE4905" w:rsidP="00BE4905">
      <w:pPr>
        <w:pStyle w:val="EndNoteBibliography"/>
        <w:ind w:left="720" w:hanging="720"/>
        <w:rPr>
          <w:noProof/>
        </w:rPr>
      </w:pPr>
      <w:r w:rsidRPr="00BE4905">
        <w:rPr>
          <w:noProof/>
        </w:rPr>
        <w:t xml:space="preserve">Sansalone, G., Colangelo, P., Loy, A., Raia, P., Wroe, S., &amp; Piras, P. (2019). Impact of transition to a subterranean lifestyle on morphological disparity and integration in talpid moles (Mammalia, Talpidae). </w:t>
      </w:r>
      <w:r w:rsidRPr="00BE4905">
        <w:rPr>
          <w:i/>
          <w:noProof/>
        </w:rPr>
        <w:t>BMC Evolutionary Biology, 19</w:t>
      </w:r>
      <w:r w:rsidRPr="00BE4905">
        <w:rPr>
          <w:noProof/>
        </w:rPr>
        <w:t>(1), 179. doi:</w:t>
      </w:r>
      <w:hyperlink r:id="rId51" w:history="1">
        <w:r w:rsidRPr="00BE4905">
          <w:rPr>
            <w:rStyle w:val="Hyperlink"/>
            <w:noProof/>
          </w:rPr>
          <w:t>https://doi.org/10.1186/s12862-019-1506-0</w:t>
        </w:r>
      </w:hyperlink>
    </w:p>
    <w:p w14:paraId="4045BA03" w14:textId="77777777" w:rsidR="00BE4905" w:rsidRPr="00BE4905" w:rsidRDefault="00BE4905" w:rsidP="00BE4905">
      <w:pPr>
        <w:pStyle w:val="EndNoteBibliography"/>
        <w:ind w:left="720" w:hanging="720"/>
        <w:rPr>
          <w:noProof/>
        </w:rPr>
      </w:pPr>
      <w:r w:rsidRPr="00BE4905">
        <w:rPr>
          <w:noProof/>
        </w:rPr>
        <w:t xml:space="preserve">Segura, V., Flores, D., &amp; Deferrari, G. (2023). Comparison of skull growth in two ecosystem modifiers: beavers Castor canadensis (Rodentia: Castoridae) and muskrats Ondatra zibethicus (Rodentia: Cricetidae). </w:t>
      </w:r>
      <w:r w:rsidRPr="00BE4905">
        <w:rPr>
          <w:i/>
          <w:noProof/>
        </w:rPr>
        <w:t>Zoologischer Anzeiger, 304</w:t>
      </w:r>
      <w:r w:rsidRPr="00BE4905">
        <w:rPr>
          <w:noProof/>
        </w:rPr>
        <w:t xml:space="preserve">, 61-72. </w:t>
      </w:r>
    </w:p>
    <w:p w14:paraId="71F2F5B2" w14:textId="77777777" w:rsidR="00BE4905" w:rsidRPr="00BE4905" w:rsidRDefault="00BE4905" w:rsidP="00BE4905">
      <w:pPr>
        <w:pStyle w:val="EndNoteBibliography"/>
        <w:ind w:left="720" w:hanging="720"/>
        <w:rPr>
          <w:noProof/>
        </w:rPr>
      </w:pPr>
      <w:r w:rsidRPr="00BE4905">
        <w:rPr>
          <w:noProof/>
        </w:rPr>
        <w:t xml:space="preserve">Singleton, M. (2005). Functional shape variation in the Cercopithecine masticatory complex. In D. E. Slice (Ed.), </w:t>
      </w:r>
      <w:r w:rsidRPr="00BE4905">
        <w:rPr>
          <w:i/>
          <w:noProof/>
        </w:rPr>
        <w:t>Modern Morphometrics in Physical Anthropology</w:t>
      </w:r>
      <w:r w:rsidRPr="00BE4905">
        <w:rPr>
          <w:noProof/>
        </w:rPr>
        <w:t xml:space="preserve"> (pp. 319-348). Boston, MA: Springer US.</w:t>
      </w:r>
    </w:p>
    <w:p w14:paraId="777042B7" w14:textId="108C2B0C" w:rsidR="00BE4905" w:rsidRPr="00BE4905" w:rsidRDefault="00BE4905" w:rsidP="00BE4905">
      <w:pPr>
        <w:pStyle w:val="EndNoteBibliography"/>
        <w:ind w:left="720" w:hanging="720"/>
        <w:rPr>
          <w:noProof/>
        </w:rPr>
      </w:pPr>
      <w:r w:rsidRPr="00BE4905">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BE4905">
        <w:rPr>
          <w:i/>
          <w:noProof/>
        </w:rPr>
        <w:t>Science Advances, 7</w:t>
      </w:r>
      <w:r w:rsidRPr="00BE4905">
        <w:rPr>
          <w:noProof/>
        </w:rPr>
        <w:t>(18), eabe2101. doi:</w:t>
      </w:r>
      <w:hyperlink r:id="rId52" w:history="1">
        <w:r w:rsidRPr="00BE4905">
          <w:rPr>
            <w:rStyle w:val="Hyperlink"/>
            <w:noProof/>
          </w:rPr>
          <w:t>https://doi.org/10.1126/sciadv.abe2101</w:t>
        </w:r>
      </w:hyperlink>
    </w:p>
    <w:p w14:paraId="57EE35E3" w14:textId="78254BEC" w:rsidR="00BE4905" w:rsidRPr="00BE4905" w:rsidRDefault="00BE4905" w:rsidP="00BE4905">
      <w:pPr>
        <w:pStyle w:val="EndNoteBibliography"/>
        <w:ind w:left="720" w:hanging="720"/>
        <w:rPr>
          <w:noProof/>
        </w:rPr>
      </w:pPr>
      <w:r w:rsidRPr="004C7554">
        <w:rPr>
          <w:noProof/>
          <w:lang w:val="de-DE"/>
        </w:rPr>
        <w:t xml:space="preserve">Smissen, P. J., &amp; Rowe, K. C. (2018). </w:t>
      </w:r>
      <w:r w:rsidRPr="00BE4905">
        <w:rPr>
          <w:noProof/>
        </w:rPr>
        <w:t xml:space="preserve">Repeated biome transitions in the evolution of Australian rodents. </w:t>
      </w:r>
      <w:r w:rsidRPr="00BE4905">
        <w:rPr>
          <w:i/>
          <w:noProof/>
        </w:rPr>
        <w:t>Molecular Phylogenetics and Evolution, 128</w:t>
      </w:r>
      <w:r w:rsidRPr="00BE4905">
        <w:rPr>
          <w:noProof/>
        </w:rPr>
        <w:t>, 182-191. doi:</w:t>
      </w:r>
      <w:hyperlink r:id="rId53" w:history="1">
        <w:r w:rsidRPr="00BE4905">
          <w:rPr>
            <w:rStyle w:val="Hyperlink"/>
            <w:noProof/>
          </w:rPr>
          <w:t>https://doi.org/10.1016/j.ympev.2018.07.015</w:t>
        </w:r>
      </w:hyperlink>
    </w:p>
    <w:p w14:paraId="4E1C621D" w14:textId="32729809" w:rsidR="00BE4905" w:rsidRPr="00BE4905" w:rsidRDefault="00BE4905" w:rsidP="00BE4905">
      <w:pPr>
        <w:pStyle w:val="EndNoteBibliography"/>
        <w:ind w:left="720" w:hanging="720"/>
        <w:rPr>
          <w:noProof/>
        </w:rPr>
      </w:pPr>
      <w:r w:rsidRPr="00BE4905">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BE4905">
        <w:rPr>
          <w:i/>
          <w:noProof/>
        </w:rPr>
        <w:t>Australopithecus africanus</w:t>
      </w:r>
      <w:r w:rsidRPr="00BE4905">
        <w:rPr>
          <w:noProof/>
        </w:rPr>
        <w:t xml:space="preserve">. </w:t>
      </w:r>
      <w:r w:rsidRPr="00BE4905">
        <w:rPr>
          <w:i/>
          <w:noProof/>
        </w:rPr>
        <w:t>Proceedings of the National Academy of Sciences, 106</w:t>
      </w:r>
      <w:r w:rsidRPr="00BE4905">
        <w:rPr>
          <w:noProof/>
        </w:rPr>
        <w:t>(7), 2124-2129. doi:</w:t>
      </w:r>
      <w:hyperlink r:id="rId54" w:history="1">
        <w:r w:rsidRPr="00BE4905">
          <w:rPr>
            <w:rStyle w:val="Hyperlink"/>
            <w:noProof/>
          </w:rPr>
          <w:t>https://doi.org/10.1073/pnas.0808730106</w:t>
        </w:r>
      </w:hyperlink>
    </w:p>
    <w:p w14:paraId="48A0230A" w14:textId="77777777" w:rsidR="00BE4905" w:rsidRPr="00BE4905" w:rsidRDefault="00BE4905" w:rsidP="00BE4905">
      <w:pPr>
        <w:pStyle w:val="EndNoteBibliography"/>
        <w:ind w:left="720" w:hanging="720"/>
        <w:rPr>
          <w:noProof/>
        </w:rPr>
      </w:pPr>
      <w:r w:rsidRPr="00BE4905">
        <w:rPr>
          <w:noProof/>
        </w:rPr>
        <w:t xml:space="preserve">Van Valkenburgh, B. (1989). Carnivore dental adaptations and diet: A study of trophic diversity within Guilds. In J. L. Gittleman (Ed.), </w:t>
      </w:r>
      <w:r w:rsidRPr="00BE4905">
        <w:rPr>
          <w:i/>
          <w:noProof/>
        </w:rPr>
        <w:t>Carnivore Behavior, Ecology, and Evolution</w:t>
      </w:r>
      <w:r w:rsidRPr="00BE4905">
        <w:rPr>
          <w:noProof/>
        </w:rPr>
        <w:t xml:space="preserve"> (pp. 410-436). Boston, MA: Springer US.</w:t>
      </w:r>
    </w:p>
    <w:p w14:paraId="226A5DBB" w14:textId="5DF739B3" w:rsidR="00BE4905" w:rsidRPr="00BE4905" w:rsidRDefault="00BE4905" w:rsidP="00BE4905">
      <w:pPr>
        <w:pStyle w:val="EndNoteBibliography"/>
        <w:ind w:left="720" w:hanging="720"/>
        <w:rPr>
          <w:noProof/>
        </w:rPr>
      </w:pPr>
      <w:r w:rsidRPr="00BE4905">
        <w:rPr>
          <w:noProof/>
        </w:rPr>
        <w:t xml:space="preserve">Voje, K. L., Hansen, T. F., Egset, C. K., Bolstad, G. H., &amp; Pélabon, C. (2014). Allometric constraints and the evolution of allometry. </w:t>
      </w:r>
      <w:r w:rsidRPr="00BE4905">
        <w:rPr>
          <w:i/>
          <w:noProof/>
        </w:rPr>
        <w:t>Evolution, 68</w:t>
      </w:r>
      <w:r w:rsidRPr="00BE4905">
        <w:rPr>
          <w:noProof/>
        </w:rPr>
        <w:t>(3), 866-885. doi:</w:t>
      </w:r>
      <w:hyperlink r:id="rId55" w:history="1">
        <w:r w:rsidRPr="00BE4905">
          <w:rPr>
            <w:rStyle w:val="Hyperlink"/>
            <w:noProof/>
          </w:rPr>
          <w:t>https://doi.org/10.1111/evo.12312</w:t>
        </w:r>
      </w:hyperlink>
    </w:p>
    <w:p w14:paraId="442E7194" w14:textId="32628C47" w:rsidR="00BE4905" w:rsidRPr="00BE4905" w:rsidRDefault="00BE4905" w:rsidP="00BE4905">
      <w:pPr>
        <w:pStyle w:val="EndNoteBibliography"/>
        <w:ind w:left="720" w:hanging="720"/>
        <w:rPr>
          <w:noProof/>
        </w:rPr>
      </w:pPr>
      <w:r w:rsidRPr="00BE4905">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BE4905">
        <w:rPr>
          <w:i/>
          <w:noProof/>
        </w:rPr>
        <w:t>Frontiers in Zoology, 16</w:t>
      </w:r>
      <w:r w:rsidRPr="00BE4905">
        <w:rPr>
          <w:noProof/>
        </w:rPr>
        <w:t>(1), 41. doi:</w:t>
      </w:r>
      <w:hyperlink r:id="rId56" w:history="1">
        <w:r w:rsidRPr="00BE4905">
          <w:rPr>
            <w:rStyle w:val="Hyperlink"/>
            <w:noProof/>
          </w:rPr>
          <w:t>https://doi.org/10.1186/s12983-019-0338-5</w:t>
        </w:r>
      </w:hyperlink>
    </w:p>
    <w:p w14:paraId="1CF4989A" w14:textId="73A8AF33" w:rsidR="00BE4905" w:rsidRPr="00BE4905" w:rsidRDefault="00BE4905" w:rsidP="00BE4905">
      <w:pPr>
        <w:pStyle w:val="EndNoteBibliography"/>
        <w:ind w:left="720" w:hanging="720"/>
        <w:rPr>
          <w:noProof/>
        </w:rPr>
      </w:pPr>
      <w:r w:rsidRPr="00BE4905">
        <w:rPr>
          <w:noProof/>
        </w:rPr>
        <w:t xml:space="preserve">Weisbecker, V., Rowe, T., Wroe, S., Macrini, T. E., Garland, K. L. S., Travouillon, K. J., Black, K., Archer, M., Hand, S. J., Berlin, J. C., Beck, R. M. D., Ladevèze, S., Sharp, A. C., Mardon, K., &amp; Sherratt, E. (2021). Global elongation and high shape flexibility as an </w:t>
      </w:r>
      <w:r w:rsidRPr="00BE4905">
        <w:rPr>
          <w:noProof/>
        </w:rPr>
        <w:lastRenderedPageBreak/>
        <w:t xml:space="preserve">evolutionary hypothesis of accommodating mammalian brains into skulls. </w:t>
      </w:r>
      <w:r w:rsidRPr="00BE4905">
        <w:rPr>
          <w:i/>
          <w:noProof/>
        </w:rPr>
        <w:t>Evolution, 75</w:t>
      </w:r>
      <w:r w:rsidRPr="00BE4905">
        <w:rPr>
          <w:noProof/>
        </w:rPr>
        <w:t>(3), 625-640. doi:</w:t>
      </w:r>
      <w:hyperlink r:id="rId57" w:history="1">
        <w:r w:rsidRPr="00BE4905">
          <w:rPr>
            <w:rStyle w:val="Hyperlink"/>
            <w:noProof/>
          </w:rPr>
          <w:t>https://doi.org/10.1111/evo.14163</w:t>
        </w:r>
      </w:hyperlink>
    </w:p>
    <w:p w14:paraId="5DD279D6" w14:textId="43ED0FC0" w:rsidR="00BE4905" w:rsidRPr="00BE4905" w:rsidRDefault="00BE4905" w:rsidP="00BE4905">
      <w:pPr>
        <w:pStyle w:val="EndNoteBibliography"/>
        <w:ind w:left="720" w:hanging="720"/>
        <w:rPr>
          <w:noProof/>
        </w:rPr>
      </w:pPr>
      <w:r w:rsidRPr="00BE4905">
        <w:rPr>
          <w:noProof/>
        </w:rPr>
        <w:t xml:space="preserve">Williams, S. H., Peiffer, E., &amp; Ford, S. (2009). Gape and bite force in the rodents </w:t>
      </w:r>
      <w:r w:rsidRPr="00BE4905">
        <w:rPr>
          <w:i/>
          <w:noProof/>
        </w:rPr>
        <w:t>Onychomys leucogaster</w:t>
      </w:r>
      <w:r w:rsidRPr="00BE4905">
        <w:rPr>
          <w:noProof/>
        </w:rPr>
        <w:t xml:space="preserve"> and </w:t>
      </w:r>
      <w:r w:rsidRPr="00BE4905">
        <w:rPr>
          <w:i/>
          <w:noProof/>
        </w:rPr>
        <w:t>Peromyscus maniculatus</w:t>
      </w:r>
      <w:r w:rsidRPr="00BE4905">
        <w:rPr>
          <w:noProof/>
        </w:rPr>
        <w:t xml:space="preserve">: Does jaw-muscle anatomy predict performance? </w:t>
      </w:r>
      <w:r w:rsidRPr="00BE4905">
        <w:rPr>
          <w:i/>
          <w:noProof/>
        </w:rPr>
        <w:t>Journal of Morphology, 270</w:t>
      </w:r>
      <w:r w:rsidRPr="00BE4905">
        <w:rPr>
          <w:noProof/>
        </w:rPr>
        <w:t>(11), 1338-1347. doi:</w:t>
      </w:r>
      <w:hyperlink r:id="rId58" w:history="1">
        <w:r w:rsidRPr="00BE4905">
          <w:rPr>
            <w:rStyle w:val="Hyperlink"/>
            <w:noProof/>
          </w:rPr>
          <w:t>https://doi.org/10.1002/jmor.10761</w:t>
        </w:r>
      </w:hyperlink>
    </w:p>
    <w:p w14:paraId="7C849EED" w14:textId="007BCE43" w:rsidR="00BE4905" w:rsidRPr="00BE4905" w:rsidRDefault="00BE4905" w:rsidP="00BE4905">
      <w:pPr>
        <w:pStyle w:val="EndNoteBibliography"/>
        <w:ind w:left="720" w:hanging="720"/>
        <w:rPr>
          <w:noProof/>
        </w:rPr>
      </w:pPr>
      <w:r w:rsidRPr="00BE4905">
        <w:rPr>
          <w:noProof/>
        </w:rPr>
        <w:t xml:space="preserve">Wilson, L. A. B. (2013). Allometric disparity in rodent evolution. </w:t>
      </w:r>
      <w:r w:rsidRPr="00BE4905">
        <w:rPr>
          <w:i/>
          <w:noProof/>
        </w:rPr>
        <w:t>Ecology and Evolution, 3</w:t>
      </w:r>
      <w:r w:rsidRPr="00BE4905">
        <w:rPr>
          <w:noProof/>
        </w:rPr>
        <w:t>(4), 971-984. doi:</w:t>
      </w:r>
      <w:hyperlink r:id="rId59" w:history="1">
        <w:r w:rsidRPr="00BE4905">
          <w:rPr>
            <w:rStyle w:val="Hyperlink"/>
            <w:noProof/>
          </w:rPr>
          <w:t>https://doi.org/10.1002/ece3.521</w:t>
        </w:r>
      </w:hyperlink>
    </w:p>
    <w:p w14:paraId="3248FFB4" w14:textId="66737949" w:rsidR="00BE4905" w:rsidRPr="00BE4905" w:rsidRDefault="00BE4905" w:rsidP="00BE4905">
      <w:pPr>
        <w:pStyle w:val="EndNoteBibliography"/>
        <w:ind w:left="720" w:hanging="720"/>
        <w:rPr>
          <w:noProof/>
        </w:rPr>
      </w:pPr>
      <w:r w:rsidRPr="00BE4905">
        <w:rPr>
          <w:noProof/>
        </w:rPr>
        <w:t xml:space="preserve">Young, N. M., Linde-Medina, M., Fondon, J. W., Hallgrímsson, B., &amp; Marcucio, R. S. (2017). Craniofacial diversification in the domestic pigeon and the evolution of the avian skull. </w:t>
      </w:r>
      <w:r w:rsidRPr="00BE4905">
        <w:rPr>
          <w:i/>
          <w:noProof/>
        </w:rPr>
        <w:t>Nature Ecology &amp; Evolution, 1</w:t>
      </w:r>
      <w:r w:rsidRPr="00BE4905">
        <w:rPr>
          <w:noProof/>
        </w:rPr>
        <w:t>(4), 0095. doi:</w:t>
      </w:r>
      <w:hyperlink r:id="rId60" w:history="1">
        <w:r w:rsidRPr="00BE4905">
          <w:rPr>
            <w:rStyle w:val="Hyperlink"/>
            <w:noProof/>
          </w:rPr>
          <w:t>https://doi.org/10.1038/s41559-017-0095</w:t>
        </w:r>
      </w:hyperlink>
    </w:p>
    <w:p w14:paraId="1CF0E4A8" w14:textId="77777777" w:rsidR="00BE4905" w:rsidRPr="00BE4905" w:rsidRDefault="00BE4905" w:rsidP="00BE4905">
      <w:pPr>
        <w:pStyle w:val="EndNoteBibliography"/>
        <w:ind w:left="720" w:hanging="720"/>
        <w:rPr>
          <w:noProof/>
        </w:rPr>
      </w:pPr>
      <w:r w:rsidRPr="00BE4905">
        <w:rPr>
          <w:noProof/>
        </w:rPr>
        <w:t xml:space="preserve">Zelditch, M. L., &amp; Swiderski, D. L. (2023). The predictable complexity of evolutionary allometry. </w:t>
      </w:r>
      <w:r w:rsidRPr="00BE4905">
        <w:rPr>
          <w:i/>
          <w:noProof/>
        </w:rPr>
        <w:t>Evolutionary Biology, 50</w:t>
      </w:r>
      <w:r w:rsidRPr="00BE4905">
        <w:rPr>
          <w:noProof/>
        </w:rPr>
        <w:t xml:space="preserve">(1), 56-77. </w:t>
      </w:r>
    </w:p>
    <w:p w14:paraId="30972CFF" w14:textId="7E4AF6F4"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r>
        <w:rPr>
          <w:bCs/>
          <w:i/>
        </w:rPr>
        <w:t>Notomys</w:t>
      </w:r>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D2555F">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38430" w14:textId="77777777" w:rsidR="00D2555F" w:rsidRDefault="00D2555F">
      <w:r>
        <w:separator/>
      </w:r>
    </w:p>
  </w:endnote>
  <w:endnote w:type="continuationSeparator" w:id="0">
    <w:p w14:paraId="6DDA7BF4" w14:textId="77777777" w:rsidR="00D2555F" w:rsidRDefault="00D255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CCFFB" w14:textId="77777777" w:rsidR="00D2555F" w:rsidRDefault="00D2555F">
      <w:r>
        <w:separator/>
      </w:r>
    </w:p>
  </w:footnote>
  <w:footnote w:type="continuationSeparator" w:id="0">
    <w:p w14:paraId="55075FEE" w14:textId="77777777" w:rsidR="00D2555F" w:rsidRDefault="00D255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record-ids&gt;&lt;/item&gt;&lt;/Libraries&gt;"/>
  </w:docVars>
  <w:rsids>
    <w:rsidRoot w:val="008922AE"/>
    <w:rsid w:val="00002B33"/>
    <w:rsid w:val="0006003B"/>
    <w:rsid w:val="000640A4"/>
    <w:rsid w:val="000650EE"/>
    <w:rsid w:val="00076B55"/>
    <w:rsid w:val="00092FE1"/>
    <w:rsid w:val="000D500A"/>
    <w:rsid w:val="000E694B"/>
    <w:rsid w:val="001035B6"/>
    <w:rsid w:val="001040E1"/>
    <w:rsid w:val="00112A41"/>
    <w:rsid w:val="00174EF9"/>
    <w:rsid w:val="0019349F"/>
    <w:rsid w:val="001A1C0F"/>
    <w:rsid w:val="001B3685"/>
    <w:rsid w:val="001D2733"/>
    <w:rsid w:val="001D4B99"/>
    <w:rsid w:val="001D5FD2"/>
    <w:rsid w:val="001D7B39"/>
    <w:rsid w:val="00216AC5"/>
    <w:rsid w:val="002173E8"/>
    <w:rsid w:val="00226921"/>
    <w:rsid w:val="002453A9"/>
    <w:rsid w:val="00245C5E"/>
    <w:rsid w:val="00261883"/>
    <w:rsid w:val="00261ED6"/>
    <w:rsid w:val="00264F04"/>
    <w:rsid w:val="00297793"/>
    <w:rsid w:val="002A34C7"/>
    <w:rsid w:val="002B000F"/>
    <w:rsid w:val="002E7775"/>
    <w:rsid w:val="002F2D31"/>
    <w:rsid w:val="00305153"/>
    <w:rsid w:val="00323E39"/>
    <w:rsid w:val="003408C3"/>
    <w:rsid w:val="003455E2"/>
    <w:rsid w:val="00381040"/>
    <w:rsid w:val="003A188B"/>
    <w:rsid w:val="003A5829"/>
    <w:rsid w:val="003B0500"/>
    <w:rsid w:val="003B7E1E"/>
    <w:rsid w:val="003C14C3"/>
    <w:rsid w:val="003C7F90"/>
    <w:rsid w:val="00422522"/>
    <w:rsid w:val="00480F1D"/>
    <w:rsid w:val="00492FE4"/>
    <w:rsid w:val="00493544"/>
    <w:rsid w:val="004C3067"/>
    <w:rsid w:val="004C7554"/>
    <w:rsid w:val="004D38FD"/>
    <w:rsid w:val="004F4B48"/>
    <w:rsid w:val="004F5580"/>
    <w:rsid w:val="00533639"/>
    <w:rsid w:val="00564AD8"/>
    <w:rsid w:val="00566919"/>
    <w:rsid w:val="00573D24"/>
    <w:rsid w:val="00581044"/>
    <w:rsid w:val="00582E1F"/>
    <w:rsid w:val="005D14AF"/>
    <w:rsid w:val="005D274C"/>
    <w:rsid w:val="005F5AFC"/>
    <w:rsid w:val="00602F16"/>
    <w:rsid w:val="00633951"/>
    <w:rsid w:val="00637A4A"/>
    <w:rsid w:val="00640B71"/>
    <w:rsid w:val="006550EF"/>
    <w:rsid w:val="00657980"/>
    <w:rsid w:val="0066115D"/>
    <w:rsid w:val="00680FC6"/>
    <w:rsid w:val="006B7490"/>
    <w:rsid w:val="006E4A5B"/>
    <w:rsid w:val="00721492"/>
    <w:rsid w:val="007215C9"/>
    <w:rsid w:val="00743F31"/>
    <w:rsid w:val="00751EC7"/>
    <w:rsid w:val="0075246D"/>
    <w:rsid w:val="00775EF2"/>
    <w:rsid w:val="0079408D"/>
    <w:rsid w:val="007B38FA"/>
    <w:rsid w:val="007D2A7D"/>
    <w:rsid w:val="007F4F9A"/>
    <w:rsid w:val="007F54EC"/>
    <w:rsid w:val="0080015A"/>
    <w:rsid w:val="00805130"/>
    <w:rsid w:val="00837FC7"/>
    <w:rsid w:val="0087042B"/>
    <w:rsid w:val="008922AE"/>
    <w:rsid w:val="008B1B35"/>
    <w:rsid w:val="008D0A12"/>
    <w:rsid w:val="008E0A28"/>
    <w:rsid w:val="008F58D9"/>
    <w:rsid w:val="009063D8"/>
    <w:rsid w:val="009145B2"/>
    <w:rsid w:val="00916840"/>
    <w:rsid w:val="00924ECB"/>
    <w:rsid w:val="00932518"/>
    <w:rsid w:val="00935EFD"/>
    <w:rsid w:val="009502DF"/>
    <w:rsid w:val="00956157"/>
    <w:rsid w:val="00960507"/>
    <w:rsid w:val="0098026F"/>
    <w:rsid w:val="009A4266"/>
    <w:rsid w:val="009A5291"/>
    <w:rsid w:val="009A7581"/>
    <w:rsid w:val="009E41FE"/>
    <w:rsid w:val="009E4BDB"/>
    <w:rsid w:val="00A15124"/>
    <w:rsid w:val="00A24879"/>
    <w:rsid w:val="00A30C95"/>
    <w:rsid w:val="00A40202"/>
    <w:rsid w:val="00A81B39"/>
    <w:rsid w:val="00A859F5"/>
    <w:rsid w:val="00A861D3"/>
    <w:rsid w:val="00A959CF"/>
    <w:rsid w:val="00AB10B4"/>
    <w:rsid w:val="00AE0DCE"/>
    <w:rsid w:val="00AF74E7"/>
    <w:rsid w:val="00B02AC1"/>
    <w:rsid w:val="00B1097F"/>
    <w:rsid w:val="00B4001F"/>
    <w:rsid w:val="00B508B1"/>
    <w:rsid w:val="00BA753C"/>
    <w:rsid w:val="00BD54DD"/>
    <w:rsid w:val="00BE4905"/>
    <w:rsid w:val="00BF6875"/>
    <w:rsid w:val="00C014AE"/>
    <w:rsid w:val="00C20C4B"/>
    <w:rsid w:val="00C248A2"/>
    <w:rsid w:val="00C41EB0"/>
    <w:rsid w:val="00C46768"/>
    <w:rsid w:val="00C62D76"/>
    <w:rsid w:val="00C77C9D"/>
    <w:rsid w:val="00CA15B6"/>
    <w:rsid w:val="00CD6888"/>
    <w:rsid w:val="00CF662F"/>
    <w:rsid w:val="00D2555F"/>
    <w:rsid w:val="00D40434"/>
    <w:rsid w:val="00D70DF0"/>
    <w:rsid w:val="00D769D6"/>
    <w:rsid w:val="00D95117"/>
    <w:rsid w:val="00DB09F3"/>
    <w:rsid w:val="00DB1D12"/>
    <w:rsid w:val="00DB4D1C"/>
    <w:rsid w:val="00DB7BF9"/>
    <w:rsid w:val="00DC75D6"/>
    <w:rsid w:val="00DF3B52"/>
    <w:rsid w:val="00E00FF4"/>
    <w:rsid w:val="00E2097B"/>
    <w:rsid w:val="00E91143"/>
    <w:rsid w:val="00ED28C2"/>
    <w:rsid w:val="00EE6B7A"/>
    <w:rsid w:val="00F1272E"/>
    <w:rsid w:val="00F372B1"/>
    <w:rsid w:val="00F43948"/>
    <w:rsid w:val="00F54CA6"/>
    <w:rsid w:val="00F723FD"/>
    <w:rsid w:val="00F96C91"/>
    <w:rsid w:val="00FB409C"/>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39</Pages>
  <Words>22658</Words>
  <Characters>129156</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66</cp:revision>
  <cp:lastPrinted>2023-10-06T04:59:00Z</cp:lastPrinted>
  <dcterms:created xsi:type="dcterms:W3CDTF">2023-11-21T06:21:00Z</dcterms:created>
  <dcterms:modified xsi:type="dcterms:W3CDTF">2024-03-27T04:2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